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23624" w14:textId="1C8DB1A6" w:rsidR="00B93B45" w:rsidRDefault="00740415" w:rsidP="00B93B45">
      <w:pPr>
        <w:pStyle w:val="CoverTitle"/>
        <w:ind w:left="2070"/>
        <w:sectPr w:rsidR="00B93B45">
          <w:headerReference w:type="default" r:id="rId8"/>
          <w:type w:val="continuous"/>
          <w:pgSz w:w="15840" w:h="12240" w:orient="landscape" w:code="1"/>
          <w:pgMar w:top="2330" w:right="1530" w:bottom="1170" w:left="3960" w:header="994" w:footer="720" w:gutter="0"/>
          <w:cols w:space="720"/>
        </w:sectPr>
      </w:pPr>
      <w:r>
        <w:t>StoneSoup: A C</w:t>
      </w:r>
      <w:r w:rsidR="0084190C">
        <w:t>ommunity</w:t>
      </w:r>
      <w:r w:rsidR="001647E4">
        <w:t xml:space="preserve"> driven</w:t>
      </w:r>
      <w:r w:rsidR="0084190C">
        <w:t xml:space="preserve"> </w:t>
      </w:r>
      <w:r>
        <w:t>P</w:t>
      </w:r>
      <w:r w:rsidR="001647E4">
        <w:t>roactive</w:t>
      </w:r>
      <w:r w:rsidR="0084190C">
        <w:t xml:space="preserve"> </w:t>
      </w:r>
      <w:r>
        <w:t>D</w:t>
      </w:r>
      <w:r w:rsidR="0084190C">
        <w:t xml:space="preserve">isplay </w:t>
      </w:r>
    </w:p>
    <w:p w14:paraId="26C3E888" w14:textId="77777777" w:rsidR="00B93B45" w:rsidRPr="00642C27" w:rsidRDefault="00B93B45" w:rsidP="00B93B45">
      <w:pPr>
        <w:spacing w:after="0" w:line="200" w:lineRule="atLeast"/>
        <w:rPr>
          <w:sz w:val="16"/>
          <w:szCs w:val="16"/>
        </w:rPr>
      </w:pPr>
    </w:p>
    <w:p w14:paraId="44BC80FF" w14:textId="77777777" w:rsidR="00B93B45" w:rsidRDefault="00B93B45"/>
    <w:p w14:paraId="0EAD9D71" w14:textId="77777777" w:rsidR="00B93B45" w:rsidRDefault="00B93B45">
      <w:pPr>
        <w:pStyle w:val="Heading1"/>
        <w:sectPr w:rsidR="00B93B45">
          <w:headerReference w:type="default" r:id="rId9"/>
          <w:type w:val="continuous"/>
          <w:pgSz w:w="15840" w:h="12240" w:orient="landscape" w:code="1"/>
          <w:pgMar w:top="2330" w:right="1530" w:bottom="1170" w:left="3960" w:header="994" w:footer="720" w:gutter="0"/>
          <w:cols w:space="720"/>
        </w:sectPr>
      </w:pPr>
    </w:p>
    <w:p w14:paraId="3F909110" w14:textId="027E8026" w:rsidR="00B93B45" w:rsidRPr="009254A1" w:rsidRDefault="005C37CF" w:rsidP="005C37CF">
      <w:pPr>
        <w:pStyle w:val="Heading1"/>
        <w:framePr w:w="5226" w:h="1501" w:hRule="exact" w:wrap="around" w:vAnchor="page" w:hAnchor="page" w:x="3862" w:y="10085" w:anchorLock="1"/>
        <w:pBdr>
          <w:top w:val="single" w:sz="4" w:space="1" w:color="808080"/>
        </w:pBdr>
        <w:jc w:val="both"/>
        <w:rPr>
          <w:snapToGrid w:val="0"/>
          <w:sz w:val="14"/>
          <w:lang w:val="it-IT"/>
        </w:rPr>
      </w:pPr>
      <w:r>
        <w:rPr>
          <w:b w:val="0"/>
          <w:snapToGrid w:val="0"/>
          <w:sz w:val="14"/>
        </w:rPr>
        <w:t>We are</w:t>
      </w:r>
      <w:r w:rsidRPr="005C37CF">
        <w:rPr>
          <w:b w:val="0"/>
          <w:snapToGrid w:val="0"/>
          <w:sz w:val="14"/>
        </w:rPr>
        <w:t xml:space="preserve"> the copyright holder(s) of this submission and related materials.</w:t>
      </w:r>
      <w:r>
        <w:rPr>
          <w:b w:val="0"/>
          <w:snapToGrid w:val="0"/>
          <w:sz w:val="14"/>
        </w:rPr>
        <w:t xml:space="preserve"> W</w:t>
      </w:r>
      <w:r w:rsidRPr="005C37CF">
        <w:rPr>
          <w:b w:val="0"/>
          <w:snapToGrid w:val="0"/>
          <w:sz w:val="14"/>
        </w:rPr>
        <w:t>e grant the University of Michigan University Library non-exclusive rights to develop designs outlined by competition entry submissions in any and all media, for non-commercial library pu</w:t>
      </w:r>
      <w:r>
        <w:rPr>
          <w:b w:val="0"/>
          <w:snapToGrid w:val="0"/>
          <w:sz w:val="14"/>
        </w:rPr>
        <w:t xml:space="preserve">rposes, with attribution to </w:t>
      </w:r>
      <w:r w:rsidRPr="005C37CF">
        <w:rPr>
          <w:b w:val="0"/>
          <w:snapToGrid w:val="0"/>
          <w:sz w:val="14"/>
        </w:rPr>
        <w:t>us.</w:t>
      </w:r>
    </w:p>
    <w:p w14:paraId="2819E323" w14:textId="77777777" w:rsidR="00EC25BA" w:rsidRDefault="00EC25BA" w:rsidP="00B93B45">
      <w:pPr>
        <w:pStyle w:val="Heading1"/>
      </w:pPr>
    </w:p>
    <w:p w14:paraId="042B84C5" w14:textId="77777777" w:rsidR="00B93B45" w:rsidRDefault="00B93B45" w:rsidP="00B93B45">
      <w:pPr>
        <w:pStyle w:val="Heading1"/>
      </w:pPr>
      <w:r>
        <w:t>Abstract</w:t>
      </w:r>
    </w:p>
    <w:p w14:paraId="2098926E" w14:textId="68C12CA8" w:rsidR="00973990" w:rsidRPr="00973990" w:rsidRDefault="00935A3A" w:rsidP="00973990">
      <w:r>
        <w:rPr>
          <w:noProof/>
        </w:rPr>
        <mc:AlternateContent>
          <mc:Choice Requires="wps">
            <w:drawing>
              <wp:anchor distT="0" distB="0" distL="114300" distR="114300" simplePos="0" relativeHeight="251659264" behindDoc="0" locked="0" layoutInCell="1" allowOverlap="1" wp14:anchorId="27CDB0C4" wp14:editId="04A6CFB4">
                <wp:simplePos x="0" y="0"/>
                <wp:positionH relativeFrom="column">
                  <wp:posOffset>-62865</wp:posOffset>
                </wp:positionH>
                <wp:positionV relativeFrom="paragraph">
                  <wp:posOffset>-143510</wp:posOffset>
                </wp:positionV>
                <wp:extent cx="1693545" cy="3746500"/>
                <wp:effectExtent l="0" t="0" r="0" b="0"/>
                <wp:wrapSquare wrapText="bothSides"/>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374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C59104" w14:textId="00A60DE2" w:rsidR="008E0AEF" w:rsidRDefault="008E0AEF" w:rsidP="00B93B45">
                            <w:pPr>
                              <w:pStyle w:val="authorName"/>
                            </w:pPr>
                            <w:r>
                              <w:t>Gaurav Paruthi</w:t>
                            </w:r>
                          </w:p>
                          <w:p w14:paraId="60A6A62D" w14:textId="3F9C0968" w:rsidR="008E0AEF" w:rsidRPr="002854C3" w:rsidRDefault="008E0AEF" w:rsidP="00B93B45">
                            <w:pPr>
                              <w:pStyle w:val="authorName"/>
                              <w:rPr>
                                <w:b w:val="0"/>
                              </w:rPr>
                            </w:pPr>
                            <w:r w:rsidRPr="002854C3">
                              <w:rPr>
                                <w:b w:val="0"/>
                              </w:rPr>
                              <w:t>School of Information</w:t>
                            </w:r>
                            <w:r>
                              <w:rPr>
                                <w:b w:val="0"/>
                              </w:rPr>
                              <w:t>,</w:t>
                            </w:r>
                          </w:p>
                          <w:p w14:paraId="008E8310" w14:textId="237634B9" w:rsidR="008E0AEF" w:rsidRDefault="008E0AEF" w:rsidP="00B93B45">
                            <w:pPr>
                              <w:pStyle w:val="authorAddress"/>
                            </w:pPr>
                            <w:r>
                              <w:t>University of Michigan</w:t>
                            </w:r>
                          </w:p>
                          <w:p w14:paraId="19E959A2" w14:textId="59587221" w:rsidR="008E0AEF" w:rsidRDefault="008E0AEF" w:rsidP="00B93B45">
                            <w:pPr>
                              <w:pStyle w:val="authorAddress"/>
                            </w:pPr>
                            <w:r w:rsidRPr="002854C3">
                              <w:t>105 South State Street,</w:t>
                            </w:r>
                          </w:p>
                          <w:p w14:paraId="308461B4" w14:textId="06663419" w:rsidR="008E0AEF" w:rsidRDefault="008E0AEF" w:rsidP="00B93B45">
                            <w:pPr>
                              <w:pStyle w:val="authorAddress"/>
                            </w:pPr>
                            <w:r>
                              <w:t>Ann Arbor, MI 48104</w:t>
                            </w:r>
                            <w:r w:rsidRPr="002854C3">
                              <w:t>, USA</w:t>
                            </w:r>
                          </w:p>
                          <w:p w14:paraId="1ECB2FE6" w14:textId="73F94F69" w:rsidR="008E0AEF" w:rsidRDefault="008E0AEF" w:rsidP="00B93B45">
                            <w:pPr>
                              <w:pStyle w:val="authorAddress"/>
                            </w:pPr>
                            <w:r>
                              <w:t>gparuthi@umich.edu</w:t>
                            </w:r>
                          </w:p>
                          <w:p w14:paraId="76469D8E" w14:textId="77777777" w:rsidR="008E0AEF" w:rsidRDefault="008E0AEF" w:rsidP="00B93B45">
                            <w:pPr>
                              <w:pStyle w:val="authorAddress"/>
                              <w:spacing w:line="200" w:lineRule="atLeast"/>
                            </w:pPr>
                          </w:p>
                          <w:p w14:paraId="0E1738E4" w14:textId="5048208A" w:rsidR="008E0AEF" w:rsidRDefault="008E0AEF" w:rsidP="00B93B45">
                            <w:pPr>
                              <w:pStyle w:val="authorName"/>
                            </w:pPr>
                            <w:proofErr w:type="spellStart"/>
                            <w:r>
                              <w:t>Chuan-Che</w:t>
                            </w:r>
                            <w:proofErr w:type="spellEnd"/>
                            <w:r>
                              <w:t xml:space="preserve"> Huang</w:t>
                            </w:r>
                          </w:p>
                          <w:p w14:paraId="2B341F58" w14:textId="77777777" w:rsidR="008E0AEF" w:rsidRPr="002854C3" w:rsidRDefault="008E0AEF" w:rsidP="002854C3">
                            <w:pPr>
                              <w:pStyle w:val="authorName"/>
                              <w:rPr>
                                <w:b w:val="0"/>
                              </w:rPr>
                            </w:pPr>
                            <w:r w:rsidRPr="002854C3">
                              <w:rPr>
                                <w:b w:val="0"/>
                              </w:rPr>
                              <w:t>School of Information</w:t>
                            </w:r>
                            <w:r>
                              <w:rPr>
                                <w:b w:val="0"/>
                              </w:rPr>
                              <w:t>,</w:t>
                            </w:r>
                          </w:p>
                          <w:p w14:paraId="09A34B8A" w14:textId="77777777" w:rsidR="008E0AEF" w:rsidRDefault="008E0AEF" w:rsidP="002854C3">
                            <w:pPr>
                              <w:pStyle w:val="authorAddress"/>
                            </w:pPr>
                            <w:r>
                              <w:t>University of Michigan</w:t>
                            </w:r>
                          </w:p>
                          <w:p w14:paraId="58959512" w14:textId="77777777" w:rsidR="008E0AEF" w:rsidRDefault="008E0AEF" w:rsidP="002854C3">
                            <w:pPr>
                              <w:pStyle w:val="authorAddress"/>
                            </w:pPr>
                            <w:r w:rsidRPr="002854C3">
                              <w:t>105 South State Street,</w:t>
                            </w:r>
                          </w:p>
                          <w:p w14:paraId="7D84A642" w14:textId="77777777" w:rsidR="008E0AEF" w:rsidRDefault="008E0AEF" w:rsidP="002854C3">
                            <w:pPr>
                              <w:pStyle w:val="authorAddress"/>
                            </w:pPr>
                            <w:r>
                              <w:t>Ann Arbor, MI 48104</w:t>
                            </w:r>
                            <w:r w:rsidRPr="002854C3">
                              <w:t>, USA</w:t>
                            </w:r>
                          </w:p>
                          <w:p w14:paraId="3E686C93" w14:textId="3D4348DC" w:rsidR="008E0AEF" w:rsidRDefault="008E0AEF" w:rsidP="002854C3">
                            <w:pPr>
                              <w:pStyle w:val="authorAddress"/>
                            </w:pPr>
                            <w:r>
                              <w:t>chuanche@umich.edu</w:t>
                            </w:r>
                          </w:p>
                          <w:p w14:paraId="31987619" w14:textId="77777777" w:rsidR="008E0AEF" w:rsidRDefault="008E0AEF" w:rsidP="00703DDD">
                            <w:pPr>
                              <w:pStyle w:val="authorAddress"/>
                            </w:pPr>
                          </w:p>
                          <w:p w14:paraId="6B392A32" w14:textId="77777777" w:rsidR="008E0AEF" w:rsidRPr="0094230A" w:rsidRDefault="008E0AEF" w:rsidP="00703DDD">
                            <w:pPr>
                              <w:pStyle w:val="authorName"/>
                              <w:rPr>
                                <w:iCs/>
                              </w:rPr>
                            </w:pPr>
                            <w:r w:rsidRPr="0094230A">
                              <w:rPr>
                                <w:iCs/>
                              </w:rPr>
                              <w:t xml:space="preserve">Faculty Advisor: </w:t>
                            </w:r>
                          </w:p>
                          <w:p w14:paraId="1225BF81" w14:textId="0B14BA73" w:rsidR="008E0AEF" w:rsidRPr="002854C3" w:rsidRDefault="008E0AEF" w:rsidP="00703DDD">
                            <w:pPr>
                              <w:pStyle w:val="authorName"/>
                            </w:pPr>
                            <w:r w:rsidRPr="002854C3">
                              <w:rPr>
                                <w:iCs/>
                              </w:rPr>
                              <w:t>Mark W. Newman</w:t>
                            </w:r>
                          </w:p>
                          <w:p w14:paraId="64EB2032" w14:textId="77777777" w:rsidR="008E0AEF" w:rsidRPr="002854C3" w:rsidRDefault="008E0AEF" w:rsidP="002854C3">
                            <w:pPr>
                              <w:pStyle w:val="authorName"/>
                              <w:rPr>
                                <w:b w:val="0"/>
                              </w:rPr>
                            </w:pPr>
                            <w:r w:rsidRPr="002854C3">
                              <w:rPr>
                                <w:b w:val="0"/>
                              </w:rPr>
                              <w:t>School of Information</w:t>
                            </w:r>
                            <w:r>
                              <w:rPr>
                                <w:b w:val="0"/>
                              </w:rPr>
                              <w:t>,</w:t>
                            </w:r>
                          </w:p>
                          <w:p w14:paraId="2B3EFF7F" w14:textId="77777777" w:rsidR="008E0AEF" w:rsidRDefault="008E0AEF" w:rsidP="002854C3">
                            <w:pPr>
                              <w:pStyle w:val="authorAddress"/>
                            </w:pPr>
                            <w:r>
                              <w:t>University of Michigan</w:t>
                            </w:r>
                          </w:p>
                          <w:p w14:paraId="2ADC831B" w14:textId="77777777" w:rsidR="008E0AEF" w:rsidRDefault="008E0AEF" w:rsidP="002854C3">
                            <w:pPr>
                              <w:pStyle w:val="authorAddress"/>
                            </w:pPr>
                            <w:r w:rsidRPr="002854C3">
                              <w:t>105 South State Street,</w:t>
                            </w:r>
                          </w:p>
                          <w:p w14:paraId="689E5FB9" w14:textId="77777777" w:rsidR="008E0AEF" w:rsidRDefault="008E0AEF" w:rsidP="002854C3">
                            <w:pPr>
                              <w:pStyle w:val="authorAddress"/>
                            </w:pPr>
                            <w:r>
                              <w:t>Ann Arbor, MI 48104</w:t>
                            </w:r>
                            <w:r w:rsidRPr="002854C3">
                              <w:t>, USA</w:t>
                            </w:r>
                          </w:p>
                          <w:p w14:paraId="47C1C923" w14:textId="69547B99" w:rsidR="008E0AEF" w:rsidRDefault="008E0AEF" w:rsidP="002854C3">
                            <w:pPr>
                              <w:pStyle w:val="authorAddress"/>
                            </w:pPr>
                            <w:r>
                              <w:t>mwnewman@umich.edu</w:t>
                            </w:r>
                          </w:p>
                          <w:p w14:paraId="2894196C" w14:textId="77777777" w:rsidR="008E0AEF" w:rsidRDefault="008E0AEF" w:rsidP="00B93B45">
                            <w:pPr>
                              <w:pStyle w:val="authorAddress"/>
                              <w:spacing w:line="200" w:lineRule="atLeas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5" o:spid="_x0000_s1026" type="#_x0000_t202" style="position:absolute;margin-left:-4.9pt;margin-top:-11.25pt;width:133.35pt;height:2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" filled="f" stroked="f">
                <v:textbox inset="0,0,0,0">
                  <w:txbxContent>
                    <w:p w14:paraId="02C59104" w14:textId="00A60DE2" w:rsidR="008E0AEF" w:rsidRDefault="008E0AEF" w:rsidP="00B93B45">
                      <w:pPr>
                        <w:pStyle w:val="authorName"/>
                      </w:pPr>
                      <w:r>
                        <w:t>Gaurav Paruthi</w:t>
                      </w:r>
                    </w:p>
                    <w:p w14:paraId="60A6A62D" w14:textId="3F9C0968" w:rsidR="008E0AEF" w:rsidRPr="002854C3" w:rsidRDefault="008E0AEF" w:rsidP="00B93B45">
                      <w:pPr>
                        <w:pStyle w:val="authorName"/>
                        <w:rPr>
                          <w:b w:val="0"/>
                        </w:rPr>
                      </w:pPr>
                      <w:r w:rsidRPr="002854C3">
                        <w:rPr>
                          <w:b w:val="0"/>
                        </w:rPr>
                        <w:t>School of Information</w:t>
                      </w:r>
                      <w:r>
                        <w:rPr>
                          <w:b w:val="0"/>
                        </w:rPr>
                        <w:t>,</w:t>
                      </w:r>
                    </w:p>
                    <w:p w14:paraId="008E8310" w14:textId="237634B9" w:rsidR="008E0AEF" w:rsidRDefault="008E0AEF" w:rsidP="00B93B45">
                      <w:pPr>
                        <w:pStyle w:val="authorAddress"/>
                      </w:pPr>
                      <w:r>
                        <w:t>University of Michigan</w:t>
                      </w:r>
                    </w:p>
                    <w:p w14:paraId="19E959A2" w14:textId="59587221" w:rsidR="008E0AEF" w:rsidRDefault="008E0AEF" w:rsidP="00B93B45">
                      <w:pPr>
                        <w:pStyle w:val="authorAddress"/>
                      </w:pPr>
                      <w:r w:rsidRPr="002854C3">
                        <w:t>105 South State Street,</w:t>
                      </w:r>
                    </w:p>
                    <w:p w14:paraId="308461B4" w14:textId="06663419" w:rsidR="008E0AEF" w:rsidRDefault="008E0AEF" w:rsidP="00B93B45">
                      <w:pPr>
                        <w:pStyle w:val="authorAddress"/>
                      </w:pPr>
                      <w:r>
                        <w:t>Ann Arbor, MI 48104</w:t>
                      </w:r>
                      <w:r w:rsidRPr="002854C3">
                        <w:t>, USA</w:t>
                      </w:r>
                    </w:p>
                    <w:p w14:paraId="1ECB2FE6" w14:textId="73F94F69" w:rsidR="008E0AEF" w:rsidRDefault="008E0AEF" w:rsidP="00B93B45">
                      <w:pPr>
                        <w:pStyle w:val="authorAddress"/>
                      </w:pPr>
                      <w:r>
                        <w:t>gparuthi@umich.edu</w:t>
                      </w:r>
                    </w:p>
                    <w:p w14:paraId="76469D8E" w14:textId="77777777" w:rsidR="008E0AEF" w:rsidRDefault="008E0AEF" w:rsidP="00B93B45">
                      <w:pPr>
                        <w:pStyle w:val="authorAddress"/>
                        <w:spacing w:line="200" w:lineRule="atLeast"/>
                      </w:pPr>
                    </w:p>
                    <w:p w14:paraId="0E1738E4" w14:textId="5048208A" w:rsidR="008E0AEF" w:rsidRDefault="008E0AEF" w:rsidP="00B93B45">
                      <w:pPr>
                        <w:pStyle w:val="authorName"/>
                      </w:pPr>
                      <w:proofErr w:type="spellStart"/>
                      <w:r>
                        <w:t>Chuan-Che</w:t>
                      </w:r>
                      <w:proofErr w:type="spellEnd"/>
                      <w:r>
                        <w:t xml:space="preserve"> Huang</w:t>
                      </w:r>
                    </w:p>
                    <w:p w14:paraId="2B341F58" w14:textId="77777777" w:rsidR="008E0AEF" w:rsidRPr="002854C3" w:rsidRDefault="008E0AEF" w:rsidP="002854C3">
                      <w:pPr>
                        <w:pStyle w:val="authorName"/>
                        <w:rPr>
                          <w:b w:val="0"/>
                        </w:rPr>
                      </w:pPr>
                      <w:r w:rsidRPr="002854C3">
                        <w:rPr>
                          <w:b w:val="0"/>
                        </w:rPr>
                        <w:t>School of Information</w:t>
                      </w:r>
                      <w:r>
                        <w:rPr>
                          <w:b w:val="0"/>
                        </w:rPr>
                        <w:t>,</w:t>
                      </w:r>
                    </w:p>
                    <w:p w14:paraId="09A34B8A" w14:textId="77777777" w:rsidR="008E0AEF" w:rsidRDefault="008E0AEF" w:rsidP="002854C3">
                      <w:pPr>
                        <w:pStyle w:val="authorAddress"/>
                      </w:pPr>
                      <w:r>
                        <w:t>University of Michigan</w:t>
                      </w:r>
                    </w:p>
                    <w:p w14:paraId="58959512" w14:textId="77777777" w:rsidR="008E0AEF" w:rsidRDefault="008E0AEF" w:rsidP="002854C3">
                      <w:pPr>
                        <w:pStyle w:val="authorAddress"/>
                      </w:pPr>
                      <w:r w:rsidRPr="002854C3">
                        <w:t>105 South State Street,</w:t>
                      </w:r>
                    </w:p>
                    <w:p w14:paraId="7D84A642" w14:textId="77777777" w:rsidR="008E0AEF" w:rsidRDefault="008E0AEF" w:rsidP="002854C3">
                      <w:pPr>
                        <w:pStyle w:val="authorAddress"/>
                      </w:pPr>
                      <w:r>
                        <w:t>Ann Arbor, MI 48104</w:t>
                      </w:r>
                      <w:r w:rsidRPr="002854C3">
                        <w:t>, USA</w:t>
                      </w:r>
                    </w:p>
                    <w:p w14:paraId="3E686C93" w14:textId="3D4348DC" w:rsidR="008E0AEF" w:rsidRDefault="008E0AEF" w:rsidP="002854C3">
                      <w:pPr>
                        <w:pStyle w:val="authorAddress"/>
                      </w:pPr>
                      <w:r>
                        <w:t>chuanche@umich.edu</w:t>
                      </w:r>
                    </w:p>
                    <w:p w14:paraId="31987619" w14:textId="77777777" w:rsidR="008E0AEF" w:rsidRDefault="008E0AEF" w:rsidP="00703DDD">
                      <w:pPr>
                        <w:pStyle w:val="authorAddress"/>
                      </w:pPr>
                    </w:p>
                    <w:p w14:paraId="6B392A32" w14:textId="77777777" w:rsidR="008E0AEF" w:rsidRPr="0094230A" w:rsidRDefault="008E0AEF" w:rsidP="00703DDD">
                      <w:pPr>
                        <w:pStyle w:val="authorName"/>
                        <w:rPr>
                          <w:iCs/>
                        </w:rPr>
                      </w:pPr>
                      <w:r w:rsidRPr="0094230A">
                        <w:rPr>
                          <w:iCs/>
                        </w:rPr>
                        <w:t xml:space="preserve">Faculty Advisor: </w:t>
                      </w:r>
                    </w:p>
                    <w:p w14:paraId="1225BF81" w14:textId="0B14BA73" w:rsidR="008E0AEF" w:rsidRPr="002854C3" w:rsidRDefault="008E0AEF" w:rsidP="00703DDD">
                      <w:pPr>
                        <w:pStyle w:val="authorName"/>
                      </w:pPr>
                      <w:r w:rsidRPr="002854C3">
                        <w:rPr>
                          <w:iCs/>
                        </w:rPr>
                        <w:t>Mark W. Newman</w:t>
                      </w:r>
                    </w:p>
                    <w:p w14:paraId="64EB2032" w14:textId="77777777" w:rsidR="008E0AEF" w:rsidRPr="002854C3" w:rsidRDefault="008E0AEF" w:rsidP="002854C3">
                      <w:pPr>
                        <w:pStyle w:val="authorName"/>
                        <w:rPr>
                          <w:b w:val="0"/>
                        </w:rPr>
                      </w:pPr>
                      <w:r w:rsidRPr="002854C3">
                        <w:rPr>
                          <w:b w:val="0"/>
                        </w:rPr>
                        <w:t>School of Information</w:t>
                      </w:r>
                      <w:r>
                        <w:rPr>
                          <w:b w:val="0"/>
                        </w:rPr>
                        <w:t>,</w:t>
                      </w:r>
                    </w:p>
                    <w:p w14:paraId="2B3EFF7F" w14:textId="77777777" w:rsidR="008E0AEF" w:rsidRDefault="008E0AEF" w:rsidP="002854C3">
                      <w:pPr>
                        <w:pStyle w:val="authorAddress"/>
                      </w:pPr>
                      <w:r>
                        <w:t>University of Michigan</w:t>
                      </w:r>
                    </w:p>
                    <w:p w14:paraId="2ADC831B" w14:textId="77777777" w:rsidR="008E0AEF" w:rsidRDefault="008E0AEF" w:rsidP="002854C3">
                      <w:pPr>
                        <w:pStyle w:val="authorAddress"/>
                      </w:pPr>
                      <w:r w:rsidRPr="002854C3">
                        <w:t>105 South State Street,</w:t>
                      </w:r>
                    </w:p>
                    <w:p w14:paraId="689E5FB9" w14:textId="77777777" w:rsidR="008E0AEF" w:rsidRDefault="008E0AEF" w:rsidP="002854C3">
                      <w:pPr>
                        <w:pStyle w:val="authorAddress"/>
                      </w:pPr>
                      <w:r>
                        <w:t>Ann Arbor, MI 48104</w:t>
                      </w:r>
                      <w:r w:rsidRPr="002854C3">
                        <w:t>, USA</w:t>
                      </w:r>
                    </w:p>
                    <w:p w14:paraId="47C1C923" w14:textId="69547B99" w:rsidR="008E0AEF" w:rsidRDefault="008E0AEF" w:rsidP="002854C3">
                      <w:pPr>
                        <w:pStyle w:val="authorAddress"/>
                      </w:pPr>
                      <w:r>
                        <w:t>mwnewman@umich.edu</w:t>
                      </w:r>
                    </w:p>
                    <w:p w14:paraId="2894196C" w14:textId="77777777" w:rsidR="008E0AEF" w:rsidRDefault="008E0AEF" w:rsidP="00B93B45">
                      <w:pPr>
                        <w:pStyle w:val="authorAddress"/>
                        <w:spacing w:line="200" w:lineRule="atLeast"/>
                      </w:pPr>
                    </w:p>
                  </w:txbxContent>
                </v:textbox>
                <w10:wrap type="square"/>
              </v:shape>
            </w:pict>
          </mc:Fallback>
        </mc:AlternateContent>
      </w:r>
      <w:r>
        <w:rPr>
          <w:noProof/>
        </w:rPr>
        <mc:AlternateContent>
          <mc:Choice Requires="wps">
            <w:drawing>
              <wp:anchor distT="0" distB="0" distL="114300" distR="114300" simplePos="0" relativeHeight="251660288" behindDoc="0" locked="0" layoutInCell="1" allowOverlap="1" wp14:anchorId="27AC6F4B" wp14:editId="2A470D70">
                <wp:simplePos x="0" y="0"/>
                <wp:positionH relativeFrom="column">
                  <wp:posOffset>1537335</wp:posOffset>
                </wp:positionH>
                <wp:positionV relativeFrom="paragraph">
                  <wp:posOffset>-143510</wp:posOffset>
                </wp:positionV>
                <wp:extent cx="1693545" cy="374650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374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915631" w14:textId="77777777" w:rsidR="008E0AEF" w:rsidRDefault="008E0AEF" w:rsidP="00B93B45">
                            <w:pPr>
                              <w:pStyle w:val="authorAddres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margin-left:121.05pt;margin-top:-11.25pt;width:133.35pt;height: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" filled="f" stroked="f">
                <v:textbox inset="0,0,0,0">
                  <w:txbxContent>
                    <w:p w14:paraId="76915631" w14:textId="77777777" w:rsidR="008E0AEF" w:rsidRDefault="008E0AEF" w:rsidP="00B93B45">
                      <w:pPr>
                        <w:pStyle w:val="authorAddress"/>
                      </w:pPr>
                    </w:p>
                  </w:txbxContent>
                </v:textbox>
                <w10:wrap type="square"/>
              </v:shape>
            </w:pict>
          </mc:Fallback>
        </mc:AlternateContent>
      </w:r>
      <w:r w:rsidR="001958A0">
        <w:t>Proactive displays facilitate interaction and increase awareness in collocated communities. In this</w:t>
      </w:r>
      <w:r w:rsidR="00331841">
        <w:t xml:space="preserve"> paper</w:t>
      </w:r>
      <w:r w:rsidR="001958A0">
        <w:t>, w</w:t>
      </w:r>
      <w:r w:rsidR="00973990" w:rsidRPr="00973990">
        <w:t>e present a community driven proactive display system that allows</w:t>
      </w:r>
      <w:r w:rsidR="00434A3F">
        <w:t xml:space="preserve"> its</w:t>
      </w:r>
      <w:r w:rsidR="00973990" w:rsidRPr="00973990">
        <w:t xml:space="preserve"> users to personalize content </w:t>
      </w:r>
      <w:r w:rsidR="001958A0">
        <w:t xml:space="preserve">for the display. </w:t>
      </w:r>
      <w:r w:rsidR="00434A3F">
        <w:t>The system is designed to</w:t>
      </w:r>
      <w:r w:rsidR="00702FF9">
        <w:t xml:space="preserve"> </w:t>
      </w:r>
      <w:r w:rsidR="001958A0">
        <w:t>support</w:t>
      </w:r>
      <w:r w:rsidR="00434A3F">
        <w:t xml:space="preserve"> the</w:t>
      </w:r>
      <w:r w:rsidR="001958A0">
        <w:t xml:space="preserve"> </w:t>
      </w:r>
      <w:r w:rsidR="00434A3F">
        <w:t xml:space="preserve">creation, </w:t>
      </w:r>
      <w:r w:rsidR="001958A0">
        <w:t>appropriation</w:t>
      </w:r>
      <w:r w:rsidR="00434A3F">
        <w:t xml:space="preserve">, and discovery </w:t>
      </w:r>
      <w:r w:rsidR="001958A0">
        <w:t xml:space="preserve">of </w:t>
      </w:r>
      <w:r w:rsidR="003A1BF3">
        <w:t>content</w:t>
      </w:r>
      <w:r w:rsidR="00702FF9">
        <w:t xml:space="preserve"> </w:t>
      </w:r>
      <w:r w:rsidR="007610F4">
        <w:t>over different settings of appearance, social context and time.</w:t>
      </w:r>
      <w:r w:rsidR="00CB6A44">
        <w:t xml:space="preserve"> In addition, the system offers multiple ways of interacting with the content.</w:t>
      </w:r>
      <w:r w:rsidR="00434A3F">
        <w:t xml:space="preserve"> Our main </w:t>
      </w:r>
      <w:r w:rsidR="005A117C">
        <w:t xml:space="preserve">contributions in this work are </w:t>
      </w:r>
      <w:r w:rsidR="00ED2EB7">
        <w:t xml:space="preserve">the designs </w:t>
      </w:r>
      <w:r w:rsidR="00434A3F">
        <w:t xml:space="preserve">for </w:t>
      </w:r>
      <w:r w:rsidR="00A2102F">
        <w:t>content discovery,</w:t>
      </w:r>
      <w:r w:rsidR="00434A3F">
        <w:t xml:space="preserve"> </w:t>
      </w:r>
      <w:r w:rsidR="00A2102F">
        <w:t xml:space="preserve">appropriation and reconfiguration </w:t>
      </w:r>
      <w:r w:rsidR="00434A3F">
        <w:t>in a collaborative system</w:t>
      </w:r>
      <w:r w:rsidR="00A2102F">
        <w:t>.</w:t>
      </w:r>
    </w:p>
    <w:p w14:paraId="1E5A891D" w14:textId="77777777" w:rsidR="00B93B45" w:rsidRDefault="00B93B45">
      <w:pPr>
        <w:pStyle w:val="Heading1"/>
      </w:pPr>
      <w:r>
        <w:t>Author Keywords</w:t>
      </w:r>
    </w:p>
    <w:p w14:paraId="5C728663" w14:textId="5A8D3810" w:rsidR="00703DDD" w:rsidRDefault="0018623F" w:rsidP="0094230A">
      <w:r>
        <w:t>Proactive</w:t>
      </w:r>
      <w:r w:rsidR="00935A3A">
        <w:t xml:space="preserve"> display</w:t>
      </w:r>
      <w:r w:rsidR="00771818">
        <w:t>s, interactive public displays,</w:t>
      </w:r>
      <w:r w:rsidR="00935A3A">
        <w:t xml:space="preserve"> </w:t>
      </w:r>
      <w:r w:rsidR="00703DDD">
        <w:t>collaborative configuration</w:t>
      </w:r>
    </w:p>
    <w:p w14:paraId="79D156DE" w14:textId="57D63ED6" w:rsidR="00B93B45" w:rsidRDefault="00B93B45" w:rsidP="00771818">
      <w:pPr>
        <w:pStyle w:val="Heading1"/>
      </w:pPr>
      <w:r>
        <w:t>General Terms</w:t>
      </w:r>
    </w:p>
    <w:p w14:paraId="0715882B" w14:textId="00AD9B8F" w:rsidR="00703DDD" w:rsidRDefault="00771818" w:rsidP="00FD5C92">
      <w:pPr>
        <w:rPr>
          <w:shd w:val="clear" w:color="auto" w:fill="FFFFFF"/>
        </w:rPr>
      </w:pPr>
      <w:r w:rsidRPr="00771818">
        <w:rPr>
          <w:shd w:val="clear" w:color="auto" w:fill="FFFFFF"/>
        </w:rPr>
        <w:t>Design</w:t>
      </w:r>
      <w:r>
        <w:rPr>
          <w:shd w:val="clear" w:color="auto" w:fill="FFFFFF"/>
        </w:rPr>
        <w:t>, Human Factors</w:t>
      </w:r>
    </w:p>
    <w:p w14:paraId="0246D710" w14:textId="77777777" w:rsidR="008A49FD" w:rsidRDefault="008A49FD" w:rsidP="008A49FD">
      <w:pPr>
        <w:pStyle w:val="Heading1"/>
      </w:pPr>
      <w:r>
        <w:t>Web Page:</w:t>
      </w:r>
    </w:p>
    <w:p w14:paraId="72F891B4" w14:textId="77777777" w:rsidR="003F4970" w:rsidRPr="003F4970" w:rsidRDefault="003F4970" w:rsidP="003F4970">
      <w:pPr>
        <w:pStyle w:val="Heading1"/>
        <w:rPr>
          <w:b w:val="0"/>
          <w:sz w:val="17"/>
          <w:szCs w:val="17"/>
        </w:rPr>
      </w:pPr>
      <w:hyperlink r:id="rId10" w:history="1">
        <w:r w:rsidRPr="003F4970">
          <w:rPr>
            <w:rStyle w:val="Hyperlink"/>
            <w:b w:val="0"/>
            <w:sz w:val="17"/>
            <w:szCs w:val="17"/>
          </w:rPr>
          <w:t>StoneSoup Intro</w:t>
        </w:r>
      </w:hyperlink>
    </w:p>
    <w:p w14:paraId="44B04BBD" w14:textId="77777777" w:rsidR="003F4970" w:rsidRDefault="003F4970" w:rsidP="00893B85">
      <w:pPr>
        <w:pStyle w:val="Heading1"/>
      </w:pPr>
    </w:p>
    <w:p w14:paraId="60D9A711" w14:textId="4A1C8F3F" w:rsidR="00893B85" w:rsidRDefault="00893B85" w:rsidP="00893B85">
      <w:pPr>
        <w:pStyle w:val="Heading1"/>
      </w:pPr>
      <w:r>
        <w:t>Video Link</w:t>
      </w:r>
    </w:p>
    <w:p w14:paraId="1B6FFDE8" w14:textId="77777777" w:rsidR="000122C1" w:rsidRDefault="00A61C3C" w:rsidP="000122C1">
      <w:pPr>
        <w:rPr>
          <w:rStyle w:val="Hyperlink"/>
        </w:rPr>
      </w:pPr>
      <w:hyperlink r:id="rId11" w:history="1">
        <w:r w:rsidR="000122C1" w:rsidRPr="000122C1">
          <w:rPr>
            <w:rStyle w:val="Hyperlink"/>
          </w:rPr>
          <w:t>http://www.youtube.com/watch?v=Nd1xIIDM8Mk</w:t>
        </w:r>
      </w:hyperlink>
    </w:p>
    <w:p w14:paraId="3AAB62D5" w14:textId="77777777" w:rsidR="0094230A" w:rsidRDefault="0094230A">
      <w:pPr>
        <w:pStyle w:val="Heading1"/>
        <w:rPr>
          <w:color w:val="000000"/>
        </w:rPr>
      </w:pPr>
    </w:p>
    <w:p w14:paraId="34AC99D8" w14:textId="485D3447" w:rsidR="00B93B45" w:rsidRPr="00642C27" w:rsidRDefault="00B93B45">
      <w:pPr>
        <w:pStyle w:val="Heading1"/>
        <w:rPr>
          <w:color w:val="000000"/>
        </w:rPr>
      </w:pPr>
      <w:r w:rsidRPr="00642C27">
        <w:rPr>
          <w:color w:val="000000"/>
        </w:rPr>
        <w:t>Introduction</w:t>
      </w:r>
    </w:p>
    <w:p w14:paraId="220FD1BE" w14:textId="4AEE805C" w:rsidR="00F11B1B" w:rsidRDefault="00AD66D2" w:rsidP="00D77333">
      <w:pPr>
        <w:rPr>
          <w:color w:val="000000"/>
        </w:rPr>
      </w:pPr>
      <w:r w:rsidRPr="00973990">
        <w:t>Public displays are ubiquitous in our everyday life.</w:t>
      </w:r>
      <w:r>
        <w:rPr>
          <w:color w:val="000000"/>
        </w:rPr>
        <w:t xml:space="preserve"> </w:t>
      </w:r>
      <w:r w:rsidRPr="00973990">
        <w:t xml:space="preserve">From restaurants to </w:t>
      </w:r>
      <w:r>
        <w:t>airports</w:t>
      </w:r>
      <w:r w:rsidRPr="00973990">
        <w:t xml:space="preserve">, these displays serve many different social and temporal contexts. </w:t>
      </w:r>
      <w:r w:rsidR="00DE2F58">
        <w:t>A</w:t>
      </w:r>
      <w:r w:rsidR="003E1CBC">
        <w:t>dding sensors</w:t>
      </w:r>
      <w:r w:rsidR="00DE2F58">
        <w:t xml:space="preserve"> to these displays make them </w:t>
      </w:r>
      <w:r w:rsidR="003E1CBC">
        <w:t>p</w:t>
      </w:r>
      <w:r w:rsidRPr="00973990">
        <w:t xml:space="preserve">roactive </w:t>
      </w:r>
      <w:r w:rsidR="007278F7">
        <w:t xml:space="preserve">and </w:t>
      </w:r>
      <w:r w:rsidR="00C34EFB">
        <w:t xml:space="preserve">may even </w:t>
      </w:r>
      <w:r w:rsidRPr="00973990">
        <w:t xml:space="preserve">detect nearby people </w:t>
      </w:r>
      <w:r>
        <w:t>for displaying personalized content.</w:t>
      </w:r>
      <w:r w:rsidR="00010074">
        <w:rPr>
          <w:color w:val="000000"/>
        </w:rPr>
        <w:t xml:space="preserve"> </w:t>
      </w:r>
      <w:r w:rsidR="0040630C">
        <w:rPr>
          <w:color w:val="000000"/>
        </w:rPr>
        <w:t xml:space="preserve">An interesting subset </w:t>
      </w:r>
      <w:r w:rsidR="007A1407">
        <w:rPr>
          <w:color w:val="000000"/>
        </w:rPr>
        <w:t xml:space="preserve">of such displays is the community display system, which </w:t>
      </w:r>
      <w:r w:rsidR="00FB1907">
        <w:rPr>
          <w:color w:val="000000"/>
        </w:rPr>
        <w:t>serve</w:t>
      </w:r>
      <w:r w:rsidR="007A1407">
        <w:rPr>
          <w:color w:val="000000"/>
        </w:rPr>
        <w:t xml:space="preserve">s </w:t>
      </w:r>
      <w:r w:rsidR="00FB1907">
        <w:rPr>
          <w:color w:val="000000"/>
        </w:rPr>
        <w:t xml:space="preserve">the needs of a </w:t>
      </w:r>
      <w:r w:rsidR="0040630C">
        <w:rPr>
          <w:color w:val="000000"/>
        </w:rPr>
        <w:t xml:space="preserve">collocated </w:t>
      </w:r>
      <w:r w:rsidR="00FB1907">
        <w:rPr>
          <w:color w:val="000000"/>
        </w:rPr>
        <w:t>community.</w:t>
      </w:r>
      <w:r w:rsidR="00EE3A10" w:rsidRPr="00EE3A10">
        <w:rPr>
          <w:color w:val="000000"/>
        </w:rPr>
        <w:t xml:space="preserve"> </w:t>
      </w:r>
      <w:r w:rsidR="00646579" w:rsidRPr="00EE3A10">
        <w:rPr>
          <w:color w:val="000000"/>
        </w:rPr>
        <w:t xml:space="preserve">Research </w:t>
      </w:r>
      <w:r w:rsidR="00646579">
        <w:rPr>
          <w:color w:val="000000"/>
        </w:rPr>
        <w:t>on community displays has</w:t>
      </w:r>
      <w:r w:rsidR="00EE3A10" w:rsidRPr="00EE3A10">
        <w:rPr>
          <w:color w:val="000000"/>
        </w:rPr>
        <w:t xml:space="preserve"> focused on interpersonal awareness</w:t>
      </w:r>
      <w:r w:rsidR="005241FC">
        <w:rPr>
          <w:color w:val="000000"/>
        </w:rPr>
        <w:t xml:space="preserve">, </w:t>
      </w:r>
      <w:r w:rsidR="000D721D">
        <w:rPr>
          <w:color w:val="000000"/>
        </w:rPr>
        <w:t xml:space="preserve">social </w:t>
      </w:r>
      <w:r w:rsidR="005241FC">
        <w:rPr>
          <w:color w:val="000000"/>
        </w:rPr>
        <w:t>relationships,</w:t>
      </w:r>
      <w:r w:rsidR="00CE45DD">
        <w:rPr>
          <w:color w:val="000000"/>
        </w:rPr>
        <w:t xml:space="preserve"> </w:t>
      </w:r>
      <w:r w:rsidR="00CE65C0">
        <w:rPr>
          <w:color w:val="000000"/>
        </w:rPr>
        <w:t xml:space="preserve">and </w:t>
      </w:r>
      <w:r w:rsidR="005241FC">
        <w:rPr>
          <w:color w:val="000000"/>
        </w:rPr>
        <w:t>media sharing</w:t>
      </w:r>
      <w:r w:rsidR="000D721D">
        <w:rPr>
          <w:color w:val="000000"/>
        </w:rPr>
        <w:t xml:space="preserve"> around such displays</w:t>
      </w:r>
      <w:r w:rsidR="00EE3A10" w:rsidRPr="00EE3A10">
        <w:rPr>
          <w:color w:val="000000"/>
        </w:rPr>
        <w:t>.</w:t>
      </w:r>
      <w:r w:rsidR="00D44FD0">
        <w:rPr>
          <w:color w:val="000000"/>
        </w:rPr>
        <w:t xml:space="preserve"> </w:t>
      </w:r>
      <w:r w:rsidR="007278F7">
        <w:rPr>
          <w:color w:val="000000"/>
        </w:rPr>
        <w:t xml:space="preserve">Researchers have </w:t>
      </w:r>
      <w:r w:rsidR="003B7F4C">
        <w:rPr>
          <w:color w:val="000000"/>
        </w:rPr>
        <w:t>provide</w:t>
      </w:r>
      <w:r w:rsidR="00342FE4">
        <w:rPr>
          <w:color w:val="000000"/>
        </w:rPr>
        <w:t>d</w:t>
      </w:r>
      <w:r w:rsidR="003B7F4C">
        <w:rPr>
          <w:color w:val="000000"/>
        </w:rPr>
        <w:t xml:space="preserve"> many design guidelines and highlight</w:t>
      </w:r>
      <w:r w:rsidR="008042DA">
        <w:rPr>
          <w:color w:val="000000"/>
        </w:rPr>
        <w:t>ed</w:t>
      </w:r>
      <w:r w:rsidR="003B7F4C">
        <w:rPr>
          <w:color w:val="000000"/>
        </w:rPr>
        <w:t xml:space="preserve"> the impo</w:t>
      </w:r>
      <w:r w:rsidR="006D1775">
        <w:rPr>
          <w:color w:val="000000"/>
        </w:rPr>
        <w:t>r</w:t>
      </w:r>
      <w:r w:rsidR="003B7F4C">
        <w:rPr>
          <w:color w:val="000000"/>
        </w:rPr>
        <w:t xml:space="preserve">tance of the community in the </w:t>
      </w:r>
      <w:r w:rsidR="00E12EA7">
        <w:rPr>
          <w:color w:val="000000"/>
        </w:rPr>
        <w:t xml:space="preserve">success </w:t>
      </w:r>
      <w:r w:rsidR="00225B27">
        <w:rPr>
          <w:color w:val="000000"/>
        </w:rPr>
        <w:t xml:space="preserve">of such systems </w:t>
      </w:r>
      <w:r w:rsidR="00C44100">
        <w:rPr>
          <w:color w:val="000000"/>
        </w:rPr>
        <w:fldChar w:fldCharType="begin"/>
      </w:r>
      <w:r w:rsidR="00F831AB">
        <w:rPr>
          <w:color w:val="000000"/>
        </w:rPr>
        <w:instrText xml:space="preserve"> ADDIN ZOTERO_ITEM CSL_CITATION {"citationID":"seh45mg8u","properties":{"formattedCitation":"[1,3]","plainCitation":"[1,3]"},"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label":"page"},{"id":341,"uris":["http://zotero.org/groups/115605/items/QG7P369Z"],"uri":["http://zotero.org/groups/115605/items/QG7P369Z"],"itemData":{"id":341,"type":"paper-conference","title":"The notification collage: posting information to public and personal displays","container-title":"Proceedings of the SIGCHI conference on Human factors in computing systems","collection-title":"CHI '01","publisher":"ACM","publisher-place":"New York, NY, USA","page":"514–521","source":"ACM Digital Library","event-place":"New York, NY, USA","abstract":"The Notification Collage (NC) is a groupware system where distributed and co-located colleagues comprising a small community post media elements onto a real-time collaborative surface that all members can see. Akin to collages of information found on public bulletin boards, NC randomly places incoming elements onto this surface. People can post assorted media: live video from desktop cameras; editable sticky notes; activity indicator; slide shows displaying a series of digital photos, snapshots of a person's digitial desktop, and Web page thumbnails. User experiences show that NC becomes a rich resource for awareness and collaboration. Community members indicate their presence to others by posting live video. They regularly act on this information by engaging in text and video   conversations. Because all people can overhear conversations, these become active opportunities to join in. People also post items they believe will be interesting to others, such as desktop snapshots and vacation photos. Finally, people use NC somewhat differently when it is displayed on a large public screen than when it appears on a personal computer.","URL":"http://doi.acm.org/10.1145/365024.365339","DOI":"10.1145/365024.365339","ISBN":"1-58113-327-8","shortTitle":"The notification collage","author":[{"family":"Greenberg","given":"Saul"},{"family":"Rounding","given":"Michael"}],"issued":{"date-parts":[[2001]]},"accessed":{"date-parts":[[2012,6,12]]}},"label":"page"}],"schema":"https://github.com/citation-style-language/schema/raw/master/csl-citation.json"} </w:instrText>
      </w:r>
      <w:r w:rsidR="00C44100">
        <w:rPr>
          <w:color w:val="000000"/>
        </w:rPr>
        <w:fldChar w:fldCharType="separate"/>
      </w:r>
      <w:r w:rsidR="00F831AB">
        <w:rPr>
          <w:noProof/>
          <w:color w:val="000000"/>
        </w:rPr>
        <w:t>[1,3]</w:t>
      </w:r>
      <w:r w:rsidR="00C44100">
        <w:rPr>
          <w:color w:val="000000"/>
        </w:rPr>
        <w:fldChar w:fldCharType="end"/>
      </w:r>
      <w:r w:rsidR="00225B27">
        <w:rPr>
          <w:color w:val="000000"/>
        </w:rPr>
        <w:t>.</w:t>
      </w:r>
    </w:p>
    <w:p w14:paraId="48E1583D" w14:textId="69793BF7" w:rsidR="000A1A5A" w:rsidRDefault="00DE2F58" w:rsidP="00D77333">
      <w:pPr>
        <w:rPr>
          <w:color w:val="000000"/>
        </w:rPr>
      </w:pPr>
      <w:r w:rsidRPr="00E343A6">
        <w:rPr>
          <w:color w:val="000000"/>
        </w:rPr>
        <w:t xml:space="preserve">In this work, we </w:t>
      </w:r>
      <w:r w:rsidR="004E7C93" w:rsidRPr="00E343A6">
        <w:rPr>
          <w:color w:val="000000"/>
        </w:rPr>
        <w:t>leverage</w:t>
      </w:r>
      <w:r w:rsidR="00225B27" w:rsidRPr="00E343A6">
        <w:rPr>
          <w:color w:val="000000"/>
        </w:rPr>
        <w:t xml:space="preserve"> </w:t>
      </w:r>
      <w:r w:rsidRPr="00E343A6">
        <w:rPr>
          <w:color w:val="000000"/>
        </w:rPr>
        <w:t>existing research</w:t>
      </w:r>
      <w:r w:rsidR="00F15228" w:rsidRPr="00E343A6">
        <w:rPr>
          <w:color w:val="000000"/>
        </w:rPr>
        <w:t xml:space="preserve"> to</w:t>
      </w:r>
      <w:r w:rsidRPr="00E343A6">
        <w:rPr>
          <w:color w:val="000000"/>
        </w:rPr>
        <w:t xml:space="preserve"> </w:t>
      </w:r>
      <w:r w:rsidR="00225B27" w:rsidRPr="00E343A6">
        <w:rPr>
          <w:color w:val="000000"/>
        </w:rPr>
        <w:t>design</w:t>
      </w:r>
      <w:r w:rsidRPr="00E343A6">
        <w:rPr>
          <w:color w:val="000000"/>
        </w:rPr>
        <w:t xml:space="preserve"> </w:t>
      </w:r>
      <w:r w:rsidR="004E7C93" w:rsidRPr="004D397D">
        <w:t>and build</w:t>
      </w:r>
      <w:r w:rsidR="004E7C93" w:rsidRPr="00E343A6">
        <w:rPr>
          <w:color w:val="000000"/>
        </w:rPr>
        <w:t xml:space="preserve"> </w:t>
      </w:r>
      <w:r w:rsidRPr="00E343A6">
        <w:rPr>
          <w:color w:val="000000"/>
        </w:rPr>
        <w:t xml:space="preserve">a community driven proactive display system called StoneSoup. The system is primarily designed </w:t>
      </w:r>
      <w:r w:rsidR="00001630">
        <w:rPr>
          <w:color w:val="000000"/>
        </w:rPr>
        <w:t>for community building by increasing collaboration and awareness in a shared space</w:t>
      </w:r>
      <w:r w:rsidRPr="00E343A6">
        <w:rPr>
          <w:color w:val="000000"/>
        </w:rPr>
        <w:t xml:space="preserve">. </w:t>
      </w:r>
      <w:r w:rsidR="00001630">
        <w:rPr>
          <w:color w:val="000000"/>
        </w:rPr>
        <w:t>Towards this</w:t>
      </w:r>
      <w:r w:rsidR="00F8368D">
        <w:rPr>
          <w:color w:val="000000"/>
        </w:rPr>
        <w:t xml:space="preserve"> goal</w:t>
      </w:r>
      <w:r w:rsidR="00001630">
        <w:rPr>
          <w:color w:val="000000"/>
        </w:rPr>
        <w:t xml:space="preserve">, </w:t>
      </w:r>
      <w:r w:rsidR="00847E99" w:rsidRPr="00E343A6">
        <w:rPr>
          <w:iCs/>
          <w:color w:val="000000"/>
        </w:rPr>
        <w:t xml:space="preserve">StoneSoup </w:t>
      </w:r>
      <w:r w:rsidR="00847E99">
        <w:rPr>
          <w:iCs/>
          <w:color w:val="000000"/>
        </w:rPr>
        <w:t>collectively aggregates the content generated</w:t>
      </w:r>
      <w:r w:rsidR="00847E99" w:rsidRPr="00E343A6">
        <w:rPr>
          <w:iCs/>
          <w:color w:val="000000"/>
        </w:rPr>
        <w:t xml:space="preserve"> by the users in the space</w:t>
      </w:r>
      <w:r w:rsidR="00847E99">
        <w:rPr>
          <w:iCs/>
          <w:color w:val="000000"/>
        </w:rPr>
        <w:t>,</w:t>
      </w:r>
      <w:r w:rsidR="00847E99" w:rsidRPr="00E343A6">
        <w:rPr>
          <w:iCs/>
          <w:color w:val="000000"/>
        </w:rPr>
        <w:t xml:space="preserve"> based on each individual’s preference. </w:t>
      </w:r>
      <w:r w:rsidR="00001630">
        <w:rPr>
          <w:iCs/>
          <w:color w:val="000000"/>
        </w:rPr>
        <w:t>The design of StoneSoup heavily draws upon the findings and design principles articulated in existing research</w:t>
      </w:r>
      <w:r w:rsidR="008042DA">
        <w:rPr>
          <w:iCs/>
          <w:color w:val="000000"/>
        </w:rPr>
        <w:t>. W</w:t>
      </w:r>
      <w:r w:rsidR="00986B0A">
        <w:rPr>
          <w:iCs/>
          <w:color w:val="000000"/>
        </w:rPr>
        <w:t xml:space="preserve">e discuss </w:t>
      </w:r>
      <w:r w:rsidR="008042DA">
        <w:rPr>
          <w:iCs/>
          <w:color w:val="000000"/>
        </w:rPr>
        <w:t xml:space="preserve">these briefly </w:t>
      </w:r>
      <w:r w:rsidR="00986B0A">
        <w:rPr>
          <w:iCs/>
          <w:color w:val="000000"/>
        </w:rPr>
        <w:t>in the</w:t>
      </w:r>
      <w:r w:rsidR="008042DA">
        <w:rPr>
          <w:iCs/>
          <w:color w:val="000000"/>
        </w:rPr>
        <w:t xml:space="preserve"> following paragraphs</w:t>
      </w:r>
      <w:r w:rsidR="00001630">
        <w:rPr>
          <w:iCs/>
          <w:color w:val="000000"/>
        </w:rPr>
        <w:t xml:space="preserve">. In addition we present novel designs for the </w:t>
      </w:r>
      <w:r w:rsidR="00E343A6" w:rsidRPr="00E343A6">
        <w:rPr>
          <w:color w:val="000000"/>
        </w:rPr>
        <w:t>appropriation</w:t>
      </w:r>
      <w:r w:rsidR="00AD0F82">
        <w:rPr>
          <w:color w:val="000000"/>
        </w:rPr>
        <w:t>, discovery and reconfiguration</w:t>
      </w:r>
      <w:r w:rsidR="001D64FD">
        <w:rPr>
          <w:color w:val="000000"/>
        </w:rPr>
        <w:t xml:space="preserve"> of content </w:t>
      </w:r>
      <w:r w:rsidR="00001630">
        <w:rPr>
          <w:color w:val="000000"/>
        </w:rPr>
        <w:t>that has not been studied in detail</w:t>
      </w:r>
      <w:r w:rsidR="000A1A5A">
        <w:rPr>
          <w:color w:val="000000"/>
        </w:rPr>
        <w:t xml:space="preserve"> yet</w:t>
      </w:r>
      <w:r w:rsidR="00001630">
        <w:rPr>
          <w:color w:val="000000"/>
        </w:rPr>
        <w:t>.</w:t>
      </w:r>
    </w:p>
    <w:p w14:paraId="39006983" w14:textId="5CDD3282" w:rsidR="00F831AB" w:rsidRDefault="008F08C9" w:rsidP="00D77333">
      <w:pPr>
        <w:rPr>
          <w:color w:val="000000"/>
        </w:rPr>
      </w:pPr>
      <w:r>
        <w:rPr>
          <w:noProof/>
        </w:rPr>
        <mc:AlternateContent>
          <mc:Choice Requires="wps">
            <w:drawing>
              <wp:anchor distT="0" distB="0" distL="114300" distR="114300" simplePos="0" relativeHeight="251663360" behindDoc="0" locked="0" layoutInCell="1" allowOverlap="1" wp14:anchorId="3DFBFDC8" wp14:editId="3570EEAE">
                <wp:simplePos x="0" y="0"/>
                <wp:positionH relativeFrom="column">
                  <wp:posOffset>3552825</wp:posOffset>
                </wp:positionH>
                <wp:positionV relativeFrom="paragraph">
                  <wp:posOffset>603250</wp:posOffset>
                </wp:positionV>
                <wp:extent cx="3128010" cy="812800"/>
                <wp:effectExtent l="0" t="0" r="0" b="0"/>
                <wp:wrapTight wrapText="bothSides">
                  <wp:wrapPolygon edited="0">
                    <wp:start x="0" y="0"/>
                    <wp:lineTo x="0" y="20925"/>
                    <wp:lineTo x="21398" y="20925"/>
                    <wp:lineTo x="21398"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128010" cy="812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14CAE69" w14:textId="77777777" w:rsidR="008E0AEF" w:rsidRDefault="008E0AEF" w:rsidP="008F08C9">
                            <w:r>
                              <w:t xml:space="preserve">More paper prototypes here: </w:t>
                            </w:r>
                            <w:hyperlink r:id="rId12" w:history="1">
                              <w:r w:rsidRPr="00E60637">
                                <w:rPr>
                                  <w:rStyle w:val="Hyperlink"/>
                                </w:rPr>
                                <w:t>https://googledrive.com/host/0BzEABVphXJi6QklFZG1uVk9yZzg/PaperPrototype1.pdf</w:t>
                              </w:r>
                            </w:hyperlink>
                          </w:p>
                          <w:p w14:paraId="66F4A873" w14:textId="5CC01E06" w:rsidR="008E0AEF" w:rsidRPr="00294FB4" w:rsidRDefault="008E0AEF" w:rsidP="008F08C9">
                            <w:pPr>
                              <w:pStyle w:val="Caption"/>
                              <w:rPr>
                                <w:sz w:val="17"/>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8" type="#_x0000_t202" style="position:absolute;margin-left:279.75pt;margin-top:47.5pt;width:246.3pt;height:6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" stroked="f">
                <v:textbox style="mso-fit-shape-to-text:t" inset="0,0,0,0">
                  <w:txbxContent>
                    <w:p w14:paraId="514CAE69" w14:textId="77777777" w:rsidR="008E0AEF" w:rsidRDefault="008E0AEF" w:rsidP="008F08C9">
                      <w:r>
                        <w:t xml:space="preserve">More paper prototypes here: </w:t>
                      </w:r>
                      <w:hyperlink r:id="rId13" w:history="1">
                        <w:r w:rsidRPr="00E60637">
                          <w:rPr>
                            <w:rStyle w:val="Hyperlink"/>
                          </w:rPr>
                          <w:t>https://googledrive.com/host/0BzEABVphXJi6QklFZG1uVk9yZzg/PaperPrototype1.pdf</w:t>
                        </w:r>
                      </w:hyperlink>
                    </w:p>
                    <w:p w14:paraId="66F4A873" w14:textId="5CC01E06" w:rsidR="008E0AEF" w:rsidRPr="00294FB4" w:rsidRDefault="008E0AEF" w:rsidP="008F08C9">
                      <w:pPr>
                        <w:pStyle w:val="Caption"/>
                        <w:rPr>
                          <w:sz w:val="17"/>
                        </w:rPr>
                      </w:pPr>
                    </w:p>
                  </w:txbxContent>
                </v:textbox>
                <w10:wrap type="tight"/>
              </v:shape>
            </w:pict>
          </mc:Fallback>
        </mc:AlternateContent>
      </w:r>
      <w:r w:rsidR="00D53A81">
        <w:rPr>
          <w:color w:val="000000"/>
        </w:rPr>
        <w:t xml:space="preserve">Proactive displays serve a </w:t>
      </w:r>
      <w:r w:rsidR="002E0087">
        <w:rPr>
          <w:color w:val="000000"/>
        </w:rPr>
        <w:t xml:space="preserve">broad range of design </w:t>
      </w:r>
      <w:r w:rsidR="00D53A81">
        <w:rPr>
          <w:color w:val="000000"/>
        </w:rPr>
        <w:t>goals, which are</w:t>
      </w:r>
      <w:r w:rsidR="002E0087">
        <w:rPr>
          <w:color w:val="000000"/>
        </w:rPr>
        <w:t xml:space="preserve"> based on the context of their deployment. Some goals like enhancing communities and managing privacy are shared across all contexts. </w:t>
      </w:r>
      <w:r w:rsidR="000547A8">
        <w:rPr>
          <w:color w:val="000000"/>
        </w:rPr>
        <w:t>Other design principles are specific to the context.</w:t>
      </w:r>
      <w:r w:rsidR="001773A0">
        <w:rPr>
          <w:color w:val="000000"/>
        </w:rPr>
        <w:t xml:space="preserve"> </w:t>
      </w:r>
      <w:r w:rsidR="000A1A5A">
        <w:rPr>
          <w:color w:val="000000"/>
        </w:rPr>
        <w:t xml:space="preserve">Context related applications of </w:t>
      </w:r>
      <w:r w:rsidR="0056403A">
        <w:rPr>
          <w:color w:val="000000"/>
        </w:rPr>
        <w:t>proactive displays have</w:t>
      </w:r>
      <w:r w:rsidR="00F8368D">
        <w:rPr>
          <w:color w:val="000000"/>
        </w:rPr>
        <w:t xml:space="preserve"> shown </w:t>
      </w:r>
      <w:r w:rsidR="00D45B55">
        <w:rPr>
          <w:color w:val="000000"/>
        </w:rPr>
        <w:t>to succeed</w:t>
      </w:r>
      <w:r w:rsidR="0056403A">
        <w:rPr>
          <w:color w:val="000000"/>
        </w:rPr>
        <w:t xml:space="preserve"> in increasing social interaction in conferences </w:t>
      </w:r>
      <w:r w:rsidR="0056403A">
        <w:rPr>
          <w:color w:val="000000"/>
        </w:rPr>
        <w:fldChar w:fldCharType="begin"/>
      </w:r>
      <w:r w:rsidR="002F726B">
        <w:rPr>
          <w:color w:val="000000"/>
        </w:rPr>
        <w:instrText xml:space="preserve"> ADDIN ZOTERO_ITEM CSL_CITATION {"citationID":"77s6g9ho4","properties":{"formattedCitation":"[7]","plainCitation":"[7]"},"citationItems":[{"id":457,"uris":["http://zotero.org/groups/115605/items/MQ8P5DA9"],"uri":["http://zotero.org/groups/115605/items/MQ8P5DA9"],"itemData":{"id":457,"type":"paper-conference","title":"Augmenting the social space of an academic conference","container-title":"Proceedings of the 2004 ACM conference on Computer supported cooperative work","collection-title":"CSCW '04","publisher":"ACM","publisher-place":"New York, NY, USA","page":"39–48","source":"ACM Digital Library","event-place":"New York, NY, USA","abstract":"Academic conferences provide a social space for people to present their work, learn about others' work, and interact informally with one another. However, opportunities for interaction are unevenly distributed among the attendees. We seek to extend these opportunities by allowing attendees to easily reveal something about their background and interests in different settings through the use of &lt;i&gt;proactive displays&lt;/i&gt;: computer displays coupled with sensors that can sense and respond to the people nearby. We designed, implemented and deployed a suite of proactive display applications at a recent academic conference: &lt;i&gt;AutoSpeakerID&lt;/i&gt; augmented formal conference paper sessions; &lt;i&gt;Ticket2Talk&lt;/i&gt; augmented informal coffee breaks. A mixture of qualitative observation and survey response data are used to frame the impacts of these applications from both individual and group perspectives, highlighting the creation of new opportunities for both interaction and distraction. We end with a discussion of how these social space augmentations relate to the concepts of focus and nimbus as well as the problem of shared interaction models.","URL":"http://doi.acm.org/10.1145/1031607.1031615","DOI":"10.1145/1031607.1031615","ISBN":"1-58113-810-5","author":[{"family":"McCarthy","given":"Joseph F."},{"family":"McDonald","given":"David W."},{"family":"Soroczak","given":"Suzanne"},{"family":"Nguyen","given":"David H."},{"family":"Rashid","given":"Al M."}],"issued":{"date-parts":[[2004]]},"accessed":{"date-parts":[[2013,1,8]],"season":"04:15:55"}}}],"schema":"https://github.com/citation-style-language/schema/raw/master/csl-citation.json"} </w:instrText>
      </w:r>
      <w:r w:rsidR="0056403A">
        <w:rPr>
          <w:color w:val="000000"/>
        </w:rPr>
        <w:fldChar w:fldCharType="separate"/>
      </w:r>
      <w:r w:rsidR="002F726B">
        <w:rPr>
          <w:noProof/>
          <w:color w:val="000000"/>
        </w:rPr>
        <w:t>[7]</w:t>
      </w:r>
      <w:r w:rsidR="0056403A">
        <w:rPr>
          <w:color w:val="000000"/>
        </w:rPr>
        <w:fldChar w:fldCharType="end"/>
      </w:r>
      <w:r w:rsidR="0056403A">
        <w:rPr>
          <w:color w:val="000000"/>
        </w:rPr>
        <w:t xml:space="preserve">, social spaces in work environment </w:t>
      </w:r>
      <w:r w:rsidR="0056403A">
        <w:rPr>
          <w:color w:val="000000"/>
        </w:rPr>
        <w:fldChar w:fldCharType="begin"/>
      </w:r>
      <w:r w:rsidR="002F726B">
        <w:rPr>
          <w:color w:val="000000"/>
        </w:rPr>
        <w:instrText xml:space="preserve"> ADDIN ZOTERO_ITEM CSL_CITATION {"citationID":"2nqihk6f2n","properties":{"formattedCitation":"[1,5]","plainCitation":"[1,5]"},"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label":"page"},{"id":352,"uris":["http://zotero.org/groups/115605/items/98TK7A4E"],"uri":["http://zotero.org/groups/115605/items/98TK7A4E"],"itemData":{"id":352,"type":"paper-conference","title":"The context, content &amp; community collage: sharing personal digital media in the physical workplace","container-title":"Proceedings of the 2008 ACM conference on Computer supported cooperative work","collection-title":"CSCW '08","publisher":"ACM","publisher-place":"New York, NY, USA","page":"97–106","source":"ACM Digital Library","event-place":"New York, NY, USA","abstract":"Online social media services enable people to share many aspects of their personal interests and passions with friends, acquaintances and strangers. We are investigating how the display of social media in a workplace context can improve relationships among collocated colleagues. We have designed, developed and deployed the Context, Content and Community Collage, which runs on large LCD touchscreen computers installed in eight locations throughout a research laboratory. This proactive display application senses nearby people via Bluetooth phones, and responds by incrementally adding photos associated with those people to an ambient collage shown on the screen. This paper describes the motivations, goals, design and impact of the system, highlighting the ways the system has increased interactions and improved personal relationships among coworkers at the deployment site. We also look at how the creation of a shared physical window into online media has affected the use of that media.","URL":"http://doi.acm.org/10.1145/1460563.1460580","DOI":"10.1145/1460563.1460580","ISBN":"978-1-60558-007-4","shortTitle":"The context, content &amp; community collage","author":[{"family":"McCarthy","given":"Joseph F."},{"family":"Congleton","given":"Ben"},{"family":"Harper","given":"F. Maxwell"}],"issued":{"date-parts":[[2008]]},"accessed":{"date-parts":[[2012,6,12]]}},"label":"page"}],"schema":"https://github.com/citation-style-language/schema/raw/master/csl-citation.json"} </w:instrText>
      </w:r>
      <w:r w:rsidR="0056403A">
        <w:rPr>
          <w:color w:val="000000"/>
        </w:rPr>
        <w:fldChar w:fldCharType="separate"/>
      </w:r>
      <w:r w:rsidR="002F726B">
        <w:rPr>
          <w:noProof/>
          <w:color w:val="000000"/>
        </w:rPr>
        <w:t>[1,5]</w:t>
      </w:r>
      <w:r w:rsidR="0056403A">
        <w:rPr>
          <w:color w:val="000000"/>
        </w:rPr>
        <w:fldChar w:fldCharType="end"/>
      </w:r>
      <w:r w:rsidR="00730518">
        <w:rPr>
          <w:color w:val="000000"/>
        </w:rPr>
        <w:t xml:space="preserve"> and in cafés </w:t>
      </w:r>
      <w:r w:rsidR="00730518">
        <w:rPr>
          <w:color w:val="000000"/>
        </w:rPr>
        <w:fldChar w:fldCharType="begin"/>
      </w:r>
      <w:r w:rsidR="002F726B">
        <w:rPr>
          <w:color w:val="000000"/>
        </w:rPr>
        <w:instrText xml:space="preserve"> ADDIN ZOTERO_ITEM CSL_CITATION {"citationID":"2qjtg4nvhr","properties":{"formattedCitation":"[6]","plainCitation":"[6]"},"citationItems":[{"id":470,"uris":["http://zotero.org/groups/115605/items/SSGEMHPC"],"uri":["http://zotero.org/groups/115605/items/SSGEMHPC"],"itemData":{"id":470,"type":"paper-conference","title":"Supporting community in third places with situated social software","container-title":"Proceedings of the fourth international conference on Communities and technologies","collection-title":"C&amp;#38;T '09","publisher":"ACM","publisher-place":"New York, NY, USA","page":"225–234","source":"ACM Digital Library","event-place":"New York, NY, USA","abstract":"The Community Collage (CoCollage) is designed to cultivate community in a café, a quintessential \"third place\", by bringing the richness of online social software into a physical community space. The system shows photos and quotes uploaded to a web site by café patrons and staff on a large computer display in the café, providing a new channel for awareness, interactions and relationships among people there. We describe the CoCollage system and report on insights and experiences resulting from a 2-month deployment of the system, focusing on the impact the system has had on the sense of community within the café.","URL":"http://doi.acm.org/10.1145/1556460.1556493","DOI":"10.1145/1556460.1556493","ISBN":"978-1-60558-713-4","author":[{"family":"McCarthy","given":"Joseph F."},{"family":"Farnham","given":"Shelly D."},{"family":"Patel","given":"Yogi"},{"family":"Ahuja","given":"Sameer"},{"family":"Norman","given":"Daniel"},{"family":"Hazlewood","given":"William R."},{"family":"Lind","given":"Josh"}],"issued":{"date-parts":[[2009]]},"accessed":{"date-parts":[[2013,1,9]],"season":"19:10:45"}}}],"schema":"https://github.com/citation-style-language/schema/raw/master/csl-citation.json"} </w:instrText>
      </w:r>
      <w:r w:rsidR="00730518">
        <w:rPr>
          <w:color w:val="000000"/>
        </w:rPr>
        <w:fldChar w:fldCharType="separate"/>
      </w:r>
      <w:r w:rsidR="002F726B">
        <w:rPr>
          <w:noProof/>
          <w:color w:val="000000"/>
        </w:rPr>
        <w:t>[6]</w:t>
      </w:r>
      <w:r w:rsidR="00730518">
        <w:rPr>
          <w:color w:val="000000"/>
        </w:rPr>
        <w:fldChar w:fldCharType="end"/>
      </w:r>
      <w:r w:rsidR="00730518">
        <w:rPr>
          <w:color w:val="000000"/>
        </w:rPr>
        <w:t>.</w:t>
      </w:r>
      <w:r w:rsidR="00341544">
        <w:rPr>
          <w:color w:val="000000"/>
        </w:rPr>
        <w:t xml:space="preserve"> </w:t>
      </w:r>
    </w:p>
    <w:p w14:paraId="4B8BE649" w14:textId="3AF099AE" w:rsidR="00847E99" w:rsidRDefault="00341544" w:rsidP="00D77333">
      <w:pPr>
        <w:rPr>
          <w:color w:val="000000"/>
        </w:rPr>
      </w:pPr>
      <w:r>
        <w:rPr>
          <w:color w:val="000000"/>
        </w:rPr>
        <w:t xml:space="preserve">Enabling the </w:t>
      </w:r>
      <w:r w:rsidR="00256344">
        <w:rPr>
          <w:color w:val="000000"/>
        </w:rPr>
        <w:t xml:space="preserve">community to contribute </w:t>
      </w:r>
      <w:r>
        <w:rPr>
          <w:color w:val="000000"/>
        </w:rPr>
        <w:t>content i</w:t>
      </w:r>
      <w:r w:rsidR="007265D5">
        <w:rPr>
          <w:color w:val="000000"/>
        </w:rPr>
        <w:t>s an important design principle</w:t>
      </w:r>
      <w:r>
        <w:rPr>
          <w:color w:val="000000"/>
        </w:rPr>
        <w:t xml:space="preserve"> for increasing interaction in</w:t>
      </w:r>
      <w:r w:rsidR="006F6DD8">
        <w:rPr>
          <w:color w:val="000000"/>
        </w:rPr>
        <w:t xml:space="preserve"> a community </w:t>
      </w:r>
      <w:r w:rsidR="006F6DD8">
        <w:rPr>
          <w:color w:val="000000"/>
        </w:rPr>
        <w:fldChar w:fldCharType="begin"/>
      </w:r>
      <w:r w:rsidR="002F726B">
        <w:rPr>
          <w:color w:val="000000"/>
        </w:rPr>
        <w:instrText xml:space="preserve"> ADDIN ZOTERO_ITEM CSL_CITATION {"citationID":"eyEFyoHL","properties":{"formattedCitation":"[1,3,5,6,7,8]","plainCitation":"[1,3,5,6,7,8]"},"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id":341,"uris":["http://zotero.org/groups/115605/items/QG7P369Z"],"uri":["http://zotero.org/groups/115605/items/QG7P369Z"],"itemData":{"id":341,"type":"paper-conference","title":"The notification collage: posting information to public and personal displays","container-title":"Proceedings of the SIGCHI conference on Human factors in computing systems","collection-title":"CHI '01","publisher":"ACM","publisher-place":"New York, NY, USA","page":"514–521","source":"ACM Digital Library","event-place":"New York, NY, USA","abstract":"The Notification Collage (NC) is a groupware system where distributed and co-located colleagues comprising a small community post media elements onto a real-time collaborative surface that all members can see. Akin to collages of information found on public bulletin boards, NC randomly places incoming elements onto this surface. People can post assorted media: live video from desktop cameras; editable sticky notes; activity indicator; slide shows displaying a series of digital photos, snapshots of a person's digitial desktop, and Web page thumbnails. User experiences show that NC becomes a rich resource for awareness and collaboration. Community members indicate their presence to others by posting live video. They regularly act on this information by engaging in text and video   conversations. Because all people can overhear conversations, these become active opportunities to join in. People also post items they believe will be interesting to others, such as desktop snapshots and vacation photos. Finally, people use NC somewhat differently when it is displayed on a large public screen than when it appears on a personal computer.","URL":"http://doi.acm.org/10.1145/365024.365339","DOI":"10.1145/365024.365339","ISBN":"1-58113-327-8","shortTitle":"The notification collage","author":[{"family":"Greenberg","given":"Saul"},{"family":"Rounding","given":"Michael"}],"issued":{"date-parts":[[2001]]},"accessed":{"date-parts":[[2012,6,12]]}},"label":"page"},{"id":352,"uris":["http://zotero.org/groups/115605/items/98TK7A4E"],"uri":["http://zotero.org/groups/115605/items/98TK7A4E"],"itemData":{"id":352,"type":"paper-conference","title":"The context, content &amp; community collage: sharing personal digital media in the physical workplace","container-title":"Proceedings of the 2008 ACM conference on Computer supported cooperative work","collection-title":"CSCW '08","publisher":"ACM","publisher-place":"New York, NY, USA","page":"97–106","source":"ACM Digital Library","event-place":"New York, NY, USA","abstract":"Online social media services enable people to share many aspects of their personal interests and passions with friends, acquaintances and strangers. We are investigating how the display of social media in a workplace context can improve relationships among collocated colleagues. We have designed, developed and deployed the Context, Content and Community Collage, which runs on large LCD touchscreen computers installed in eight locations throughout a research laboratory. This proactive display application senses nearby people via Bluetooth phones, and responds by incrementally adding photos associated with those people to an ambient collage shown on the screen. This paper describes the motivations, goals, design and impact of the system, highlighting the ways the system has increased interactions and improved personal relationships among coworkers at the deployment site. We also look at how the creation of a shared physical window into online media has affected the use of that media.","URL":"http://doi.acm.org/10.1145/1460563.1460580","DOI":"10.1145/1460563.1460580","ISBN":"978-1-60558-007-4","shortTitle":"The context, content &amp; community collage","author":[{"family":"McCarthy","given":"Joseph F."},{"family":"Congleton","given":"Ben"},{"family":"Harper","given":"F. Maxwell"}],"issued":{"date-parts":[[2008]]},"accessed":{"date-parts":[[2012,6,12]]}},"label":"page"},{"id":470,"uris":["http://zotero.org/groups/115605/items/SSGEMHPC"],"uri":["http://zotero.org/groups/115605/items/SSGEMHPC"],"itemData":{"id":470,"type":"paper-conference","title":"Supporting community in third places with situated social software","container-title":"Proceedings of the fourth international conference on Communities and technologies","collection-title":"C&amp;#38;T '09","publisher":"ACM","publisher-place":"New York, NY, USA","page":"225–234","source":"ACM Digital Library","event-place":"New York, NY, USA","abstract":"The Community Collage (CoCollage) is designed to cultivate community in a café, a quintessential \"third place\", by bringing the richness of online social software into a physical community space. The system shows photos and quotes uploaded to a web site by café patrons and staff on a large computer display in the café, providing a new channel for awareness, interactions and relationships among people there. We describe the CoCollage system and report on insights and experiences resulting from a 2-month deployment of the system, focusing on the impact the system has had on the sense of community within the café.","URL":"http://doi.acm.org/10.1145/1556460.1556493","DOI":"10.1145/1556460.1556493","ISBN":"978-1-60558-713-4","author":[{"family":"McCarthy","given":"Joseph F."},{"family":"Farnham","given":"Shelly D."},{"family":"Patel","given":"Yogi"},{"family":"Ahuja","given":"Sameer"},{"family":"Norman","given":"Daniel"},{"family":"Hazlewood","given":"William R."},{"family":"Lind","given":"Josh"}],"issued":{"date-parts":[[2009]]},"accessed":{"date-parts":[[2013,1,9]],"season":"19:10:45"}},"label":"page"},{"id":457,"uris":["http://zotero.org/groups/115605/items/MQ8P5DA9"],"uri":["http://zotero.org/groups/115605/items/MQ8P5DA9"],"itemData":{"id":457,"type":"paper-conference","title":"Augmenting the social space of an academic conference","container-title":"Proceedings of the 2004 ACM conference on Computer supported cooperative work","collection-title":"CSCW '04","publisher":"ACM","publisher-place":"New York, NY, USA","page":"39–48","source":"ACM Digital Library","event-place":"New York, NY, USA","abstract":"Academic conferences provide a social space for people to present their work, learn about others' work, and interact informally with one another. However, opportunities for interaction are unevenly distributed among the attendees. We seek to extend these opportunities by allowing attendees to easily reveal something about their background and interests in different settings through the use of &lt;i&gt;proactive displays&lt;/i&gt;: computer displays coupled with sensors that can sense and respond to the people nearby. We designed, implemented and deployed a suite of proactive display applications at a recent academic conference: &lt;i&gt;AutoSpeakerID&lt;/i&gt; augmented formal conference paper sessions; &lt;i&gt;Ticket2Talk&lt;/i&gt; augmented informal coffee breaks. A mixture of qualitative observation and survey response data are used to frame the impacts of these applications from both individual and group perspectives, highlighting the creation of new opportunities for both interaction and distraction. We end with a discussion of how these social space augmentations relate to the concepts of focus and nimbus as well as the problem of shared interaction models.","URL":"http://doi.acm.org/10.1145/1031607.1031615","DOI":"10.1145/1031607.1031615","ISBN":"1-58113-810-5","author":[{"family":"McCarthy","given":"Joseph F."},{"family":"McDonald","given":"David W."},{"family":"Soroczak","given":"Suzanne"},{"family":"Nguyen","given":"David H."},{"family":"Rashid","given":"Al M."}],"issued":{"date-parts":[[2004]]},"accessed":{"date-parts":[[2013,1,8]],"season":"04:15:55"}},"label":"page"},{"id":455,"uris":["http://zotero.org/groups/115605/items/9NVIWVV2"],"uri":["http://zotero.org/groups/115605/items/9NVIWVV2"],"itemData":{"id":455,"type":"paper-conference","title":"The LunchTable: a multi-user, multi-display system for information sharing in casual group interactions","container-title":"Proceedings of the 2012 International Symposium on Pervasive Displays","collection-title":"PerDis '12","publisher":"ACM","publisher-place":"New York, NY, USA","page":"18:1–18:6","source":"ACM Digital Library","event-place":"New York, NY, USA","abstract":"People often use mobile devices to access information during conversations in casual settings, but mobile devices are not well suited for interaction in groups. Large situated displays promise to better support access to and sharing of information in casual conversations. This paper presents the LunchTable, a multi-user system based on semi-public displays that supports such casual group interactions around a lunch table. We describe our design goals and the resulting system, as well as a weeklong study of the interaction with the system in the lunch space of a research lab. Our results show substantial use of the LunchTable for sharing visual information such as online maps and videos that are otherwise difficult to share in conversations. Also, equal simultaneous access from several users does not seem critical in casual group interactions.","URL":"http://doi.acm.org/10.1145/2307798.2307816","DOI":"10.1145/2307798.2307816","ISBN":"978-1-4503-1414-5","shortTitle":"The LunchTable","author":[{"family":"Nacenta","given":"Miguel A."},{"family":"Jakobsen","given":"Mikkel R."},{"family":"Dautriche","given":"Remy"},{"family":"Hinrichs","given":"Uta"},{"family":"Dörk","given":"Marian"},{"family":"Haber","given":"Jonathan"},{"family":"Carpendale","given":"Sheelagh"}],"issued":{"date-parts":[[2012]]},"accessed":{"date-parts":[[2013,1,6]],"season":"17:31:27"}},"label":"page"}],"schema":"https://github.com/citation-style-language/schema/raw/master/csl-citation.json"} </w:instrText>
      </w:r>
      <w:r w:rsidR="006F6DD8">
        <w:rPr>
          <w:color w:val="000000"/>
        </w:rPr>
        <w:fldChar w:fldCharType="separate"/>
      </w:r>
      <w:r w:rsidR="002F726B">
        <w:rPr>
          <w:noProof/>
          <w:color w:val="000000"/>
        </w:rPr>
        <w:t>[1,3,5,6,7,8]</w:t>
      </w:r>
      <w:r w:rsidR="006F6DD8">
        <w:rPr>
          <w:color w:val="000000"/>
        </w:rPr>
        <w:fldChar w:fldCharType="end"/>
      </w:r>
      <w:r>
        <w:rPr>
          <w:color w:val="000000"/>
        </w:rPr>
        <w:t>.</w:t>
      </w:r>
      <w:r w:rsidR="00D53A81">
        <w:rPr>
          <w:color w:val="000000"/>
        </w:rPr>
        <w:t xml:space="preserve"> Attributing </w:t>
      </w:r>
      <w:r w:rsidR="006F6DD8">
        <w:rPr>
          <w:color w:val="000000"/>
        </w:rPr>
        <w:t xml:space="preserve">the shared content to its creator is </w:t>
      </w:r>
      <w:r w:rsidR="00256344">
        <w:rPr>
          <w:color w:val="000000"/>
        </w:rPr>
        <w:t xml:space="preserve">a good </w:t>
      </w:r>
      <w:r w:rsidR="006F6DD8">
        <w:rPr>
          <w:color w:val="000000"/>
        </w:rPr>
        <w:t>way of felicitating these interactions</w:t>
      </w:r>
      <w:r w:rsidR="00B20F41">
        <w:rPr>
          <w:color w:val="000000"/>
        </w:rPr>
        <w:t xml:space="preserve"> </w:t>
      </w:r>
      <w:r w:rsidR="005A2B41">
        <w:rPr>
          <w:color w:val="000000"/>
        </w:rPr>
        <w:t xml:space="preserve">and increase </w:t>
      </w:r>
      <w:r w:rsidR="005A2B41">
        <w:rPr>
          <w:i/>
          <w:color w:val="000000"/>
        </w:rPr>
        <w:t xml:space="preserve">social information flow </w:t>
      </w:r>
      <w:r w:rsidR="00890189">
        <w:rPr>
          <w:color w:val="000000"/>
        </w:rPr>
        <w:fldChar w:fldCharType="begin"/>
      </w:r>
      <w:r w:rsidR="00F831AB">
        <w:rPr>
          <w:color w:val="000000"/>
        </w:rPr>
        <w:instrText xml:space="preserve"> ADDIN ZOTERO_ITEM CSL_CITATION {"citationID":"2ohnn00hg2","properties":{"formattedCitation":"[1]","plainCitation":"[1]"},"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schema":"https://github.com/citation-style-language/schema/raw/master/csl-citation.json"} </w:instrText>
      </w:r>
      <w:r w:rsidR="00890189">
        <w:rPr>
          <w:color w:val="000000"/>
        </w:rPr>
        <w:fldChar w:fldCharType="separate"/>
      </w:r>
      <w:r w:rsidR="00F831AB">
        <w:rPr>
          <w:noProof/>
          <w:color w:val="000000"/>
        </w:rPr>
        <w:t>[1]</w:t>
      </w:r>
      <w:r w:rsidR="00890189">
        <w:rPr>
          <w:color w:val="000000"/>
        </w:rPr>
        <w:fldChar w:fldCharType="end"/>
      </w:r>
      <w:r w:rsidR="006F6DD8">
        <w:rPr>
          <w:color w:val="000000"/>
        </w:rPr>
        <w:t>.</w:t>
      </w:r>
      <w:r w:rsidR="00836367">
        <w:rPr>
          <w:color w:val="000000"/>
        </w:rPr>
        <w:t xml:space="preserve"> Community generated content also requires the proactive display system to manage the content along the dimensions of privacy, nomination and presentation </w:t>
      </w:r>
      <w:r w:rsidR="00836367">
        <w:rPr>
          <w:color w:val="000000"/>
        </w:rPr>
        <w:fldChar w:fldCharType="begin"/>
      </w:r>
      <w:r w:rsidR="00836367">
        <w:rPr>
          <w:color w:val="000000"/>
        </w:rPr>
        <w:instrText xml:space="preserve"> ADDIN ZOTERO_ITEM CSL_CITATION {"citationID":"1gno9hpf5","properties":{"formattedCitation":"[2]","plainCitation":"[2]"},"citationItems":[{"id":236,"uris":["http://zotero.org/groups/115605/items/P9XDQQMM"],"uri":["http://zotero.org/groups/115605/items/P9XDQQMM"],"itemData":{"id":236,"type":"paper-conference","title":"The ProD framework for proactive displays","container-title":"Proceedings of the 21st annual ACM symposium on User interface software and technology","page":"221–230","source":"Google Scholar","author":[{"family":"Congleton","given":"B."},{"family":"Ackerman","given":"M. S."},{"family":"Newman","given":"M. W."}],"issued":{"date-parts":[[2008]]}}}],"schema":"https://github.com/citation-style-language/schema/raw/master/csl-citation.json"} </w:instrText>
      </w:r>
      <w:r w:rsidR="00836367">
        <w:rPr>
          <w:color w:val="000000"/>
        </w:rPr>
        <w:fldChar w:fldCharType="separate"/>
      </w:r>
      <w:r w:rsidR="00836367">
        <w:rPr>
          <w:noProof/>
          <w:color w:val="000000"/>
        </w:rPr>
        <w:t>[2]</w:t>
      </w:r>
      <w:r w:rsidR="00836367">
        <w:rPr>
          <w:color w:val="000000"/>
        </w:rPr>
        <w:fldChar w:fldCharType="end"/>
      </w:r>
      <w:r w:rsidR="00FF6873">
        <w:rPr>
          <w:color w:val="000000"/>
        </w:rPr>
        <w:t xml:space="preserve">. </w:t>
      </w:r>
      <w:r w:rsidR="001D64FD">
        <w:rPr>
          <w:color w:val="000000"/>
        </w:rPr>
        <w:t xml:space="preserve">We incorporate these design principles in our design of </w:t>
      </w:r>
      <w:r w:rsidR="00DC41E8">
        <w:rPr>
          <w:color w:val="000000"/>
        </w:rPr>
        <w:t xml:space="preserve">the </w:t>
      </w:r>
      <w:r w:rsidR="001D64FD">
        <w:rPr>
          <w:color w:val="000000"/>
        </w:rPr>
        <w:t>StoneSoup</w:t>
      </w:r>
      <w:r w:rsidR="00DC41E8">
        <w:rPr>
          <w:color w:val="000000"/>
        </w:rPr>
        <w:t xml:space="preserve"> system</w:t>
      </w:r>
      <w:r w:rsidR="001D64FD">
        <w:rPr>
          <w:color w:val="000000"/>
        </w:rPr>
        <w:t>.</w:t>
      </w:r>
      <w:r w:rsidR="00001630">
        <w:rPr>
          <w:color w:val="000000"/>
        </w:rPr>
        <w:t xml:space="preserve"> </w:t>
      </w:r>
      <w:r w:rsidR="00BE644B">
        <w:rPr>
          <w:color w:val="000000"/>
        </w:rPr>
        <w:t xml:space="preserve">In the following sections we highlight the </w:t>
      </w:r>
      <w:r w:rsidR="0054781C">
        <w:rPr>
          <w:color w:val="000000"/>
        </w:rPr>
        <w:t xml:space="preserve">main </w:t>
      </w:r>
      <w:r w:rsidR="00BE644B">
        <w:rPr>
          <w:color w:val="000000"/>
        </w:rPr>
        <w:t>contribution o</w:t>
      </w:r>
      <w:r w:rsidR="00352013">
        <w:rPr>
          <w:color w:val="000000"/>
        </w:rPr>
        <w:t>f our work</w:t>
      </w:r>
      <w:r w:rsidR="00E60637">
        <w:rPr>
          <w:color w:val="000000"/>
        </w:rPr>
        <w:t xml:space="preserve"> and our design process</w:t>
      </w:r>
      <w:r w:rsidR="00352013">
        <w:rPr>
          <w:color w:val="000000"/>
        </w:rPr>
        <w:t>.</w:t>
      </w:r>
    </w:p>
    <w:p w14:paraId="373DDCCE" w14:textId="58399F78" w:rsidR="00E60637" w:rsidRDefault="00E60637" w:rsidP="00E60637">
      <w:pPr>
        <w:pStyle w:val="Heading1"/>
      </w:pPr>
      <w:r>
        <w:t>Design Process</w:t>
      </w:r>
    </w:p>
    <w:p w14:paraId="3605D087" w14:textId="14FC0203" w:rsidR="00E60637" w:rsidRPr="00E60637" w:rsidRDefault="008F08C9" w:rsidP="00E60637">
      <w:r>
        <w:t>We designed StoneSoup iteratively:</w:t>
      </w:r>
    </w:p>
    <w:p w14:paraId="5B4C952A" w14:textId="77777777" w:rsidR="00E60637" w:rsidRDefault="00E60637" w:rsidP="00E60637">
      <w:pPr>
        <w:pStyle w:val="Heading2"/>
      </w:pPr>
      <w:r>
        <w:t>1. I</w:t>
      </w:r>
      <w:r w:rsidRPr="00367D90">
        <w:t>nitial paper prototyping and evaluation</w:t>
      </w:r>
    </w:p>
    <w:p w14:paraId="77C19E92" w14:textId="0B7919AC" w:rsidR="008F08C9" w:rsidRDefault="008F08C9" w:rsidP="00E60637">
      <w:r>
        <w:rPr>
          <w:noProof/>
        </w:rPr>
        <w:drawing>
          <wp:anchor distT="0" distB="0" distL="114300" distR="114300" simplePos="0" relativeHeight="251661312" behindDoc="0" locked="0" layoutInCell="1" allowOverlap="1" wp14:anchorId="4AC57B91" wp14:editId="26D72D47">
            <wp:simplePos x="0" y="0"/>
            <wp:positionH relativeFrom="column">
              <wp:posOffset>360045</wp:posOffset>
            </wp:positionH>
            <wp:positionV relativeFrom="paragraph">
              <wp:posOffset>542290</wp:posOffset>
            </wp:positionV>
            <wp:extent cx="2348865" cy="1494155"/>
            <wp:effectExtent l="0" t="0" r="0" b="4445"/>
            <wp:wrapTight wrapText="bothSides">
              <wp:wrapPolygon edited="0">
                <wp:start x="0" y="0"/>
                <wp:lineTo x="0" y="21297"/>
                <wp:lineTo x="21255" y="21297"/>
                <wp:lineTo x="21255" y="0"/>
                <wp:lineTo x="0" y="0"/>
              </wp:wrapPolygon>
            </wp:wrapTight>
            <wp:docPr id="15" name="Picture 15" descr="Macintosh HD:Users:gparuthi:Desktop:Screen Shot 2013-03-18 at 4.04.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paruthi:Desktop:Screen Shot 2013-03-18 at 4.04.35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8865" cy="1494155"/>
                    </a:xfrm>
                    <a:prstGeom prst="rect">
                      <a:avLst/>
                    </a:prstGeom>
                    <a:noFill/>
                    <a:ln>
                      <a:noFill/>
                    </a:ln>
                  </pic:spPr>
                </pic:pic>
              </a:graphicData>
            </a:graphic>
            <wp14:sizeRelH relativeFrom="page">
              <wp14:pctWidth>0</wp14:pctWidth>
            </wp14:sizeRelH>
            <wp14:sizeRelV relativeFrom="page">
              <wp14:pctHeight>0</wp14:pctHeight>
            </wp14:sizeRelV>
          </wp:anchor>
        </w:drawing>
      </w:r>
      <w:r w:rsidR="00E60637">
        <w:t>We used paper prototyping technique to come up with the initial designs for our renderer and mobile application.</w:t>
      </w:r>
    </w:p>
    <w:p w14:paraId="07321F03" w14:textId="1341C2DC" w:rsidR="00E60637" w:rsidRDefault="00E60637" w:rsidP="00E60637">
      <w:r>
        <w:t xml:space="preserve"> </w:t>
      </w:r>
    </w:p>
    <w:p w14:paraId="24034D4B" w14:textId="0FC9CCA1" w:rsidR="00E60637" w:rsidRDefault="00E60637" w:rsidP="00E60637"/>
    <w:p w14:paraId="1E81CA70" w14:textId="77777777" w:rsidR="008F08C9" w:rsidRDefault="008F08C9" w:rsidP="00E60637">
      <w:pPr>
        <w:pStyle w:val="Heading2"/>
      </w:pPr>
    </w:p>
    <w:p w14:paraId="743FDB63" w14:textId="77777777" w:rsidR="008F08C9" w:rsidRDefault="008F08C9" w:rsidP="00E60637">
      <w:pPr>
        <w:pStyle w:val="Heading2"/>
      </w:pPr>
    </w:p>
    <w:p w14:paraId="50D067B7" w14:textId="77777777" w:rsidR="008F08C9" w:rsidRDefault="008F08C9" w:rsidP="00E60637">
      <w:pPr>
        <w:pStyle w:val="Heading2"/>
      </w:pPr>
    </w:p>
    <w:p w14:paraId="6627AFF8" w14:textId="77777777" w:rsidR="008F08C9" w:rsidRDefault="008F08C9" w:rsidP="00E60637">
      <w:pPr>
        <w:pStyle w:val="Heading2"/>
      </w:pPr>
    </w:p>
    <w:p w14:paraId="2DB8F257" w14:textId="77901373" w:rsidR="00E60637" w:rsidRDefault="00C25704" w:rsidP="00E60637">
      <w:pPr>
        <w:pStyle w:val="Heading2"/>
      </w:pPr>
      <w:r>
        <w:rPr>
          <w:noProof/>
          <w:color w:val="000000"/>
          <w:spacing w:val="-4"/>
          <w:szCs w:val="17"/>
        </w:rPr>
        <mc:AlternateContent>
          <mc:Choice Requires="wpg">
            <w:drawing>
              <wp:anchor distT="0" distB="0" distL="114300" distR="114300" simplePos="0" relativeHeight="251665408" behindDoc="0" locked="0" layoutInCell="1" allowOverlap="1" wp14:anchorId="0D1D156E" wp14:editId="290B9C84">
                <wp:simplePos x="0" y="0"/>
                <wp:positionH relativeFrom="column">
                  <wp:posOffset>-2348865</wp:posOffset>
                </wp:positionH>
                <wp:positionV relativeFrom="paragraph">
                  <wp:posOffset>-219710</wp:posOffset>
                </wp:positionV>
                <wp:extent cx="1957070" cy="5549900"/>
                <wp:effectExtent l="0" t="0" r="0" b="12700"/>
                <wp:wrapNone/>
                <wp:docPr id="18" name="Group 18"/>
                <wp:cNvGraphicFramePr/>
                <a:graphic xmlns:a="http://schemas.openxmlformats.org/drawingml/2006/main">
                  <a:graphicData uri="http://schemas.microsoft.com/office/word/2010/wordprocessingGroup">
                    <wpg:wgp>
                      <wpg:cNvGrpSpPr/>
                      <wpg:grpSpPr>
                        <a:xfrm>
                          <a:off x="0" y="0"/>
                          <a:ext cx="1957070" cy="5549900"/>
                          <a:chOff x="0" y="0"/>
                          <a:chExt cx="1957070" cy="5549900"/>
                        </a:xfrm>
                      </wpg:grpSpPr>
                      <wps:wsp>
                        <wps:cNvPr id="19" name="Text Box 34"/>
                        <wps:cNvSpPr txBox="1"/>
                        <wps:spPr>
                          <a:xfrm>
                            <a:off x="114300" y="2628900"/>
                            <a:ext cx="1714500" cy="660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5B0B67" w14:textId="77777777" w:rsidR="008E0AEF" w:rsidRDefault="008E0AEF" w:rsidP="00C25704">
                              <w:pPr>
                                <w:pStyle w:val="NormalWeb"/>
                                <w:spacing w:before="120" w:beforeAutospacing="0" w:after="120" w:afterAutospacing="0" w:line="200" w:lineRule="exact"/>
                              </w:pPr>
                              <w:r>
                                <w:rPr>
                                  <w:rFonts w:ascii="Verdana" w:eastAsia="Times New Roman" w:hAnsi="Verdana"/>
                                  <w:color w:val="000000" w:themeColor="text1"/>
                                  <w:kern w:val="18"/>
                                  <w:sz w:val="15"/>
                                  <w:szCs w:val="15"/>
                                </w:rPr>
                                <w:t xml:space="preserve">Figure 2. The mobile application interface shows the widgets of a user. Bottom right button is used for check-in and </w:t>
                              </w:r>
                              <w:proofErr w:type="gramStart"/>
                              <w:r>
                                <w:rPr>
                                  <w:rFonts w:ascii="Verdana" w:eastAsia="Times New Roman" w:hAnsi="Verdana"/>
                                  <w:color w:val="000000" w:themeColor="text1"/>
                                  <w:kern w:val="18"/>
                                  <w:sz w:val="15"/>
                                  <w:szCs w:val="15"/>
                                </w:rPr>
                                <w:t>check-out</w:t>
                              </w:r>
                              <w:proofErr w:type="gramEnd"/>
                              <w:r>
                                <w:rPr>
                                  <w:rFonts w:ascii="Verdana" w:eastAsia="Times New Roman" w:hAnsi="Verdana"/>
                                  <w:color w:val="000000" w:themeColor="text1"/>
                                  <w:kern w:val="18"/>
                                  <w:sz w:val="15"/>
                                  <w:szCs w:val="15"/>
                                </w:rPr>
                                <w:t>.</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0" name="Picture 3"/>
                          <pic:cNvPicPr/>
                        </pic:nvPicPr>
                        <pic:blipFill>
                          <a:blip r:embed="rId15">
                            <a:extLst>
                              <a:ext uri="{28A0092B-C50C-407E-A947-70E740481C1C}">
                                <a14:useLocalDpi xmlns:a14="http://schemas.microsoft.com/office/drawing/2010/main" val="0"/>
                              </a:ext>
                            </a:extLst>
                          </a:blip>
                          <a:stretch>
                            <a:fillRect/>
                          </a:stretch>
                        </pic:blipFill>
                        <pic:spPr bwMode="auto">
                          <a:xfrm>
                            <a:off x="228600" y="0"/>
                            <a:ext cx="1318895" cy="2572385"/>
                          </a:xfrm>
                          <a:prstGeom prst="rect">
                            <a:avLst/>
                          </a:prstGeom>
                          <a:noFill/>
                          <a:ln>
                            <a:noFill/>
                          </a:ln>
                        </pic:spPr>
                      </pic:pic>
                      <pic:pic xmlns:pic="http://schemas.openxmlformats.org/drawingml/2006/picture">
                        <pic:nvPicPr>
                          <pic:cNvPr id="21" name="Picture 21" descr="Macintosh HD:Users:gparuthi:Pictures:vlcsnap-2013-01-18-22h48m23s128.png"/>
                          <pic:cNvPicPr>
                            <a:picLocks noChangeAspect="1"/>
                          </pic:cNvPicPr>
                        </pic:nvPicPr>
                        <pic:blipFill rotWithShape="1">
                          <a:blip r:embed="rId16">
                            <a:extLst>
                              <a:ext uri="{28A0092B-C50C-407E-A947-70E740481C1C}">
                                <a14:useLocalDpi xmlns:a14="http://schemas.microsoft.com/office/drawing/2010/main" val="0"/>
                              </a:ext>
                            </a:extLst>
                          </a:blip>
                          <a:srcRect l="4658" r="21885"/>
                          <a:stretch/>
                        </pic:blipFill>
                        <pic:spPr bwMode="auto">
                          <a:xfrm>
                            <a:off x="0" y="3642360"/>
                            <a:ext cx="1957070" cy="1501140"/>
                          </a:xfrm>
                          <a:prstGeom prst="rect">
                            <a:avLst/>
                          </a:prstGeom>
                          <a:noFill/>
                          <a:ln>
                            <a:noFill/>
                          </a:ln>
                          <a:extLst>
                            <a:ext uri="{53640926-AAD7-44d8-BBD7-CCE9431645EC}">
                              <a14:shadowObscured xmlns:a14="http://schemas.microsoft.com/office/drawing/2010/main"/>
                            </a:ext>
                          </a:extLst>
                        </pic:spPr>
                      </pic:pic>
                      <wps:wsp>
                        <wps:cNvPr id="22" name="Text Box 34"/>
                        <wps:cNvSpPr txBox="1"/>
                        <wps:spPr>
                          <a:xfrm>
                            <a:off x="0" y="5143500"/>
                            <a:ext cx="1943100" cy="406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D1257D" w14:textId="77777777" w:rsidR="008E0AEF" w:rsidRDefault="008E0AEF" w:rsidP="00C25704">
                              <w:pPr>
                                <w:pStyle w:val="NormalWeb"/>
                                <w:spacing w:before="120" w:beforeAutospacing="0" w:after="120" w:afterAutospacing="0" w:line="200" w:lineRule="exact"/>
                              </w:pPr>
                              <w:r>
                                <w:rPr>
                                  <w:rFonts w:ascii="Verdana" w:eastAsia="Times New Roman" w:hAnsi="Verdana"/>
                                  <w:color w:val="000000" w:themeColor="text1"/>
                                  <w:kern w:val="18"/>
                                  <w:sz w:val="15"/>
                                  <w:szCs w:val="15"/>
                                </w:rPr>
                                <w:t>Figure 3. A widget can be created on the mobile UI.</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29" style="position:absolute;margin-left:-184.9pt;margin-top:-17.25pt;width:154.1pt;height:437pt;z-index:251665408" coordsize="1957070,55499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">
                <v:shape id="Text Box 34" o:spid="_x0000_s1030" type="#_x0000_t202" style="position:absolute;left:114300;top:2628900;width:1714500;height:660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0E5B0B67" w14:textId="77777777" w:rsidR="008E0AEF" w:rsidRDefault="008E0AEF" w:rsidP="00C25704">
                        <w:pPr>
                          <w:pStyle w:val="NormalWeb"/>
                          <w:spacing w:before="120" w:beforeAutospacing="0" w:after="120" w:afterAutospacing="0" w:line="200" w:lineRule="exact"/>
                        </w:pPr>
                        <w:r>
                          <w:rPr>
                            <w:rFonts w:ascii="Verdana" w:eastAsia="Times New Roman" w:hAnsi="Verdana"/>
                            <w:color w:val="000000" w:themeColor="text1"/>
                            <w:kern w:val="18"/>
                            <w:sz w:val="15"/>
                            <w:szCs w:val="15"/>
                          </w:rPr>
                          <w:t xml:space="preserve">Figure 2. The mobile application interface shows the widgets of a user. Bottom right button is used for check-in and </w:t>
                        </w:r>
                        <w:proofErr w:type="gramStart"/>
                        <w:r>
                          <w:rPr>
                            <w:rFonts w:ascii="Verdana" w:eastAsia="Times New Roman" w:hAnsi="Verdana"/>
                            <w:color w:val="000000" w:themeColor="text1"/>
                            <w:kern w:val="18"/>
                            <w:sz w:val="15"/>
                            <w:szCs w:val="15"/>
                          </w:rPr>
                          <w:t>check-out</w:t>
                        </w:r>
                        <w:proofErr w:type="gramEnd"/>
                        <w:r>
                          <w:rPr>
                            <w:rFonts w:ascii="Verdana" w:eastAsia="Times New Roman" w:hAnsi="Verdana"/>
                            <w:color w:val="000000" w:themeColor="text1"/>
                            <w:kern w:val="18"/>
                            <w:sz w:val="15"/>
                            <w:szCs w:val="15"/>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1" type="#_x0000_t75" style="position:absolute;left:228600;width:1318895;height:25723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q&#10;qVrCAAAA2wAAAA8AAABkcnMvZG93bnJldi54bWxET0tqwzAQ3RdyBzGBbEotJ4tSXCuhDbgYQqB1&#10;e4DBmtgm1sixVP9OHy0KXT7ePz1MphUD9a6xrGAbxSCIS6sbrhT8fGdPLyCcR9bYWiYFMzk47FcP&#10;KSbajvxFQ+ErEULYJaig9r5LpHRlTQZdZDviwF1sb9AH2FdS9ziGcNPKXRw/S4MNh4YaOzrWVF6L&#10;X6NgHD6W82NOc7acsvebG4tu+zkrtVlPb68gPE3+X/znzrWCXVgfvoQfIPd3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rKqlawgAAANsAAAAPAAAAAAAAAAAAAAAAAJwCAABk&#10;cnMvZG93bnJldi54bWxQSwUGAAAAAAQABAD3AAAAiwMAAAAA&#10;">
                  <v:imagedata r:id="rId17" o:title=""/>
                </v:shape>
                <v:shape id="Picture 21" o:spid="_x0000_s1032" type="#_x0000_t75" alt="Macintosh HD:Users:gparuthi:Pictures:vlcsnap-2013-01-18-22h48m23s128.png" style="position:absolute;top:3642360;width:1957070;height:1501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SD&#10;dbXEAAAA2wAAAA8AAABkcnMvZG93bnJldi54bWxEj91qwkAUhO8LvsNyhN7pJraKRFcRoUWwFPwB&#10;b4/ZYzYkezZkV03evlso9HKYmW+Y5bqztXhQ60vHCtJxAoI4d7rkQsH59DGag/ABWWPtmBT05GG9&#10;GrwsMdPuyQd6HEMhIoR9hgpMCE0mpc8NWfRj1xBH7+ZaiyHKtpC6xWeE21pOkmQmLZYcFww2tDWU&#10;V8e7VfBdvd/fdP+VXk0/Nf212u8un3ulXofdZgEiUBf+w3/tnVYwSeH3S/wBcvU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SDdbXEAAAA2wAAAA8AAAAAAAAAAAAAAAAAnAIA&#10;AGRycy9kb3ducmV2LnhtbFBLBQYAAAAABAAEAPcAAACNAwAAAAA=&#10;">
                  <v:imagedata r:id="rId18" o:title="vlcsnap-2013-01-18-22h48m23s128.png" cropleft="3053f" cropright="14343f"/>
                  <v:path arrowok="t"/>
                </v:shape>
                <v:shape id="Text Box 34" o:spid="_x0000_s1033" type="#_x0000_t202" style="position:absolute;top:5143500;width:1943100;height:406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g2qXxQAA&#10;ANsAAAAPAAAAZHJzL2Rvd25yZXYueG1sRI9BawIxFITvQv9DeIVepGa7FSmrUURasL1It168PTbP&#10;zermZUmyuv77plDwOMzMN8xiNdhWXMiHxrGCl0kGgrhyuuFawf7n4/kNRIjIGlvHpOBGAVbLh9EC&#10;C+2u/E2XMtYiQTgUqMDE2BVShsqQxTBxHXHyjs5bjEn6WmqP1wS3rcyzbCYtNpwWDHa0MVSdy94q&#10;2E0POzPuj+9f6+mr/9z3m9mpLpV6ehzWcxCRhngP/7e3WkGew9+X9APk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eDapfFAAAA2wAAAA8AAAAAAAAAAAAAAAAAlwIAAGRycy9k&#10;b3ducmV2LnhtbFBLBQYAAAAABAAEAPUAAACJAwAAAAA=&#10;" stroked="f">
                  <v:textbox style="mso-fit-shape-to-text:t" inset="0,0,0,0">
                    <w:txbxContent>
                      <w:p w14:paraId="55D1257D" w14:textId="77777777" w:rsidR="008E0AEF" w:rsidRDefault="008E0AEF" w:rsidP="00C25704">
                        <w:pPr>
                          <w:pStyle w:val="NormalWeb"/>
                          <w:spacing w:before="120" w:beforeAutospacing="0" w:after="120" w:afterAutospacing="0" w:line="200" w:lineRule="exact"/>
                        </w:pPr>
                        <w:r>
                          <w:rPr>
                            <w:rFonts w:ascii="Verdana" w:eastAsia="Times New Roman" w:hAnsi="Verdana"/>
                            <w:color w:val="000000" w:themeColor="text1"/>
                            <w:kern w:val="18"/>
                            <w:sz w:val="15"/>
                            <w:szCs w:val="15"/>
                          </w:rPr>
                          <w:t>Figure 3. A widget can be created on the mobile UI.</w:t>
                        </w:r>
                      </w:p>
                    </w:txbxContent>
                  </v:textbox>
                </v:shape>
              </v:group>
            </w:pict>
          </mc:Fallback>
        </mc:AlternateContent>
      </w:r>
      <w:r>
        <w:rPr>
          <w:noProof/>
          <w:color w:val="000000"/>
        </w:rPr>
        <mc:AlternateContent>
          <mc:Choice Requires="wpg">
            <w:drawing>
              <wp:anchor distT="0" distB="0" distL="114300" distR="114300" simplePos="0" relativeHeight="251667456" behindDoc="0" locked="0" layoutInCell="1" allowOverlap="1" wp14:anchorId="4E6DB7C3" wp14:editId="6D470A41">
                <wp:simplePos x="0" y="0"/>
                <wp:positionH relativeFrom="column">
                  <wp:posOffset>-62865</wp:posOffset>
                </wp:positionH>
                <wp:positionV relativeFrom="paragraph">
                  <wp:posOffset>-334010</wp:posOffset>
                </wp:positionV>
                <wp:extent cx="6515100" cy="2743200"/>
                <wp:effectExtent l="0" t="0" r="12700" b="0"/>
                <wp:wrapTopAndBottom/>
                <wp:docPr id="14" name="Group 14"/>
                <wp:cNvGraphicFramePr/>
                <a:graphic xmlns:a="http://schemas.openxmlformats.org/drawingml/2006/main">
                  <a:graphicData uri="http://schemas.microsoft.com/office/word/2010/wordprocessingGroup">
                    <wpg:wgp>
                      <wpg:cNvGrpSpPr/>
                      <wpg:grpSpPr>
                        <a:xfrm>
                          <a:off x="0" y="0"/>
                          <a:ext cx="6515100" cy="2743200"/>
                          <a:chOff x="0" y="0"/>
                          <a:chExt cx="6515100" cy="2743200"/>
                        </a:xfrm>
                      </wpg:grpSpPr>
                      <wps:wsp>
                        <wps:cNvPr id="3" name="Text Box 15"/>
                        <wps:cNvSpPr txBox="1"/>
                        <wps:spPr>
                          <a:xfrm>
                            <a:off x="0" y="2400300"/>
                            <a:ext cx="6515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8A8865" w14:textId="77777777" w:rsidR="008E0AEF" w:rsidRPr="00E012C6" w:rsidRDefault="008E0AEF" w:rsidP="00C25704">
                              <w:pPr>
                                <w:tabs>
                                  <w:tab w:val="left" w:pos="360"/>
                                </w:tabs>
                                <w:spacing w:after="0" w:line="240" w:lineRule="auto"/>
                                <w:rPr>
                                  <w:sz w:val="15"/>
                                  <w:szCs w:val="15"/>
                                </w:rPr>
                              </w:pPr>
                              <w:r w:rsidRPr="00E012C6">
                                <w:rPr>
                                  <w:color w:val="000000" w:themeColor="text1"/>
                                  <w:kern w:val="24"/>
                                  <w:sz w:val="15"/>
                                  <w:szCs w:val="15"/>
                                </w:rPr>
                                <w:t xml:space="preserve">Figure 1. The StoneSoup Display provides </w:t>
                              </w:r>
                              <w:proofErr w:type="gramStart"/>
                              <w:r w:rsidRPr="00E012C6">
                                <w:rPr>
                                  <w:color w:val="000000" w:themeColor="text1"/>
                                  <w:kern w:val="24"/>
                                  <w:sz w:val="15"/>
                                  <w:szCs w:val="15"/>
                                </w:rPr>
                                <w:t>a tiles</w:t>
                              </w:r>
                              <w:proofErr w:type="gramEnd"/>
                              <w:r w:rsidRPr="00E012C6">
                                <w:rPr>
                                  <w:color w:val="000000" w:themeColor="text1"/>
                                  <w:kern w:val="24"/>
                                  <w:sz w:val="15"/>
                                  <w:szCs w:val="15"/>
                                </w:rPr>
                                <w:t xml:space="preserve"> based view for the widgets. The checked-in users are shown on the top-right of the display. Widget allows interactivity via the mobile application and </w:t>
                              </w:r>
                              <w:r>
                                <w:rPr>
                                  <w:color w:val="000000" w:themeColor="text1"/>
                                  <w:kern w:val="24"/>
                                  <w:sz w:val="15"/>
                                  <w:szCs w:val="15"/>
                                </w:rPr>
                                <w:t>K</w:t>
                              </w:r>
                              <w:r w:rsidRPr="00E012C6">
                                <w:rPr>
                                  <w:color w:val="000000" w:themeColor="text1"/>
                                  <w:kern w:val="24"/>
                                  <w:sz w:val="15"/>
                                  <w:szCs w:val="15"/>
                                </w:rPr>
                                <w:t>inect sensors.</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 name="Picture 1"/>
                          <pic:cNvPicPr/>
                        </pic:nvPicPr>
                        <pic:blipFill rotWithShape="1">
                          <a:blip r:embed="rId19">
                            <a:extLst>
                              <a:ext uri="{28A0092B-C50C-407E-A947-70E740481C1C}">
                                <a14:useLocalDpi xmlns:a14="http://schemas.microsoft.com/office/drawing/2010/main" val="0"/>
                              </a:ext>
                            </a:extLst>
                          </a:blip>
                          <a:srcRect l="1" r="-232" b="-7708"/>
                          <a:stretch/>
                        </pic:blipFill>
                        <pic:spPr bwMode="auto">
                          <a:xfrm>
                            <a:off x="0" y="0"/>
                            <a:ext cx="6400800" cy="254762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14" o:spid="_x0000_s1034" style="position:absolute;margin-left:-4.9pt;margin-top:-26.25pt;width:513pt;height:3in;z-index:251667456" coordsize="6515100,2743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">
                <v:shape id="_x0000_s1035" type="#_x0000_t202" style="position:absolute;top:2400300;width:65151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418A8865" w14:textId="77777777" w:rsidR="008E0AEF" w:rsidRPr="00E012C6" w:rsidRDefault="008E0AEF" w:rsidP="00C25704">
                        <w:pPr>
                          <w:tabs>
                            <w:tab w:val="left" w:pos="360"/>
                          </w:tabs>
                          <w:spacing w:after="0" w:line="240" w:lineRule="auto"/>
                          <w:rPr>
                            <w:sz w:val="15"/>
                            <w:szCs w:val="15"/>
                          </w:rPr>
                        </w:pPr>
                        <w:r w:rsidRPr="00E012C6">
                          <w:rPr>
                            <w:color w:val="000000" w:themeColor="text1"/>
                            <w:kern w:val="24"/>
                            <w:sz w:val="15"/>
                            <w:szCs w:val="15"/>
                          </w:rPr>
                          <w:t xml:space="preserve">Figure 1. The StoneSoup Display provides </w:t>
                        </w:r>
                        <w:proofErr w:type="gramStart"/>
                        <w:r w:rsidRPr="00E012C6">
                          <w:rPr>
                            <w:color w:val="000000" w:themeColor="text1"/>
                            <w:kern w:val="24"/>
                            <w:sz w:val="15"/>
                            <w:szCs w:val="15"/>
                          </w:rPr>
                          <w:t>a tiles</w:t>
                        </w:r>
                        <w:proofErr w:type="gramEnd"/>
                        <w:r w:rsidRPr="00E012C6">
                          <w:rPr>
                            <w:color w:val="000000" w:themeColor="text1"/>
                            <w:kern w:val="24"/>
                            <w:sz w:val="15"/>
                            <w:szCs w:val="15"/>
                          </w:rPr>
                          <w:t xml:space="preserve"> based view for the widgets. The checked-in users are shown on the top-right of the display. Widget allows interactivity via the mobile application and </w:t>
                        </w:r>
                        <w:r>
                          <w:rPr>
                            <w:color w:val="000000" w:themeColor="text1"/>
                            <w:kern w:val="24"/>
                            <w:sz w:val="15"/>
                            <w:szCs w:val="15"/>
                          </w:rPr>
                          <w:t>K</w:t>
                        </w:r>
                        <w:r w:rsidRPr="00E012C6">
                          <w:rPr>
                            <w:color w:val="000000" w:themeColor="text1"/>
                            <w:kern w:val="24"/>
                            <w:sz w:val="15"/>
                            <w:szCs w:val="15"/>
                          </w:rPr>
                          <w:t>inect sensors.</w:t>
                        </w:r>
                      </w:p>
                    </w:txbxContent>
                  </v:textbox>
                </v:shape>
                <v:shape id="Picture 1" o:spid="_x0000_s1036" type="#_x0000_t75" style="position:absolute;width:6400800;height:2547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gY&#10;VJzDAAAA2gAAAA8AAABkcnMvZG93bnJldi54bWxEj0FrwkAUhO8F/8PyBG91U8FSoquEiiBKwRqR&#10;Hh/Z1ySYfRt31xj/vVsoeBxm5htmvuxNIzpyvras4G2cgCAurK65VHDM168fIHxA1thYJgV38rBc&#10;DF7mmGp742/qDqEUEcI+RQVVCG0qpS8qMujHtiWO3q91BkOUrpTa4S3CTSMnSfIuDdYcFyps6bOi&#10;4ny4GgVfzbnr9WWX56sfNy23x2x/OmVKjYZ9NgMRqA/P8H97oxVM4O9KvAFy8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BhUnMMAAADaAAAADwAAAAAAAAAAAAAAAACcAgAA&#10;ZHJzL2Rvd25yZXYueG1sUEsFBgAAAAAEAAQA9wAAAIwDAAAAAA==&#10;">
                  <v:imagedata r:id="rId20" o:title="" cropbottom="-5052f" cropleft="1f" cropright="-152f"/>
                </v:shape>
                <w10:wrap type="topAndBottom"/>
              </v:group>
            </w:pict>
          </mc:Fallback>
        </mc:AlternateContent>
      </w:r>
      <w:r w:rsidR="00E60637">
        <w:t>2.</w:t>
      </w:r>
      <w:r w:rsidR="00E60637" w:rsidRPr="00367D90">
        <w:rPr>
          <w:rFonts w:ascii="Arial" w:hAnsi="Arial" w:cs="Arial"/>
          <w:color w:val="222222"/>
          <w:kern w:val="0"/>
          <w:sz w:val="20"/>
          <w:shd w:val="clear" w:color="auto" w:fill="FFFFFF"/>
        </w:rPr>
        <w:t xml:space="preserve"> </w:t>
      </w:r>
      <w:r w:rsidR="008F08C9">
        <w:t>Hi</w:t>
      </w:r>
      <w:r w:rsidR="00E60637" w:rsidRPr="00367D90">
        <w:t>-fi prototyping (v0.1 &amp; v0.2)</w:t>
      </w:r>
    </w:p>
    <w:p w14:paraId="2B35C102" w14:textId="2346A37D" w:rsidR="00E60637" w:rsidRDefault="00D92091" w:rsidP="00E60637">
      <w:r>
        <w:t xml:space="preserve">Since the concept of </w:t>
      </w:r>
      <w:r w:rsidR="008F08C9">
        <w:t>StoneSoup</w:t>
      </w:r>
      <w:r>
        <w:t xml:space="preserve"> is a novel one, we decided that building a Hi-Fi prototype and deploying it would be the best way to go ahead with building </w:t>
      </w:r>
      <w:r w:rsidR="00D81EAE">
        <w:t>StoneSoup.</w:t>
      </w:r>
    </w:p>
    <w:p w14:paraId="483A358E" w14:textId="77777777" w:rsidR="00E60637" w:rsidRPr="00367D90" w:rsidRDefault="00E60637" w:rsidP="00E60637">
      <w:pPr>
        <w:pStyle w:val="Heading2"/>
      </w:pPr>
      <w:r>
        <w:t>3. U</w:t>
      </w:r>
      <w:r w:rsidRPr="00367D90">
        <w:t xml:space="preserve">ser study (deployment at </w:t>
      </w:r>
      <w:proofErr w:type="spellStart"/>
      <w:r w:rsidRPr="00367D90">
        <w:t>phd</w:t>
      </w:r>
      <w:proofErr w:type="spellEnd"/>
      <w:r w:rsidRPr="00367D90">
        <w:t xml:space="preserve"> office) </w:t>
      </w:r>
    </w:p>
    <w:p w14:paraId="7C255B87" w14:textId="6D0AEE53" w:rsidR="00E60637" w:rsidRDefault="00E60637" w:rsidP="00E60637">
      <w:r>
        <w:t>We deployed the first version of StoneSoup in the Ph.D. space and found that the system could use many new features and a streamlined interface for easier use.</w:t>
      </w:r>
    </w:p>
    <w:p w14:paraId="40354D2B" w14:textId="77777777" w:rsidR="00E60637" w:rsidRDefault="00E60637" w:rsidP="00E60637">
      <w:pPr>
        <w:pStyle w:val="Heading2"/>
      </w:pPr>
      <w:r>
        <w:t>4. V</w:t>
      </w:r>
      <w:r w:rsidRPr="00367D90">
        <w:t>ideo prototyping</w:t>
      </w:r>
    </w:p>
    <w:p w14:paraId="0226027B" w14:textId="77777777" w:rsidR="00E60637" w:rsidRDefault="00E60637" w:rsidP="00E60637">
      <w:pPr>
        <w:rPr>
          <w:rStyle w:val="Hyperlink"/>
        </w:rPr>
      </w:pPr>
      <w:r>
        <w:rPr>
          <w:shd w:val="clear" w:color="auto" w:fill="FFFFFF"/>
        </w:rPr>
        <w:t>Video prototypes helped us to explain the concept of StoneSoup to our intended audience.</w:t>
      </w:r>
      <w:r>
        <w:rPr>
          <w:shd w:val="clear" w:color="auto" w:fill="FFFFFF"/>
        </w:rPr>
        <w:br/>
        <w:t>Video prototype can be found here:</w:t>
      </w:r>
      <w:r>
        <w:rPr>
          <w:shd w:val="clear" w:color="auto" w:fill="FFFFFF"/>
        </w:rPr>
        <w:br/>
      </w:r>
      <w:hyperlink r:id="rId21" w:history="1">
        <w:r w:rsidRPr="000122C1">
          <w:rPr>
            <w:rStyle w:val="Hyperlink"/>
          </w:rPr>
          <w:t>http://www.youtube.com/watch?v=Nd1xIIDM8Mk</w:t>
        </w:r>
      </w:hyperlink>
    </w:p>
    <w:p w14:paraId="043D3CD2" w14:textId="53F908F6" w:rsidR="00E60637" w:rsidRDefault="00E60637" w:rsidP="00E60637">
      <w:pPr>
        <w:pStyle w:val="Heading2"/>
        <w:rPr>
          <w:shd w:val="clear" w:color="auto" w:fill="FFFFFF"/>
        </w:rPr>
      </w:pPr>
      <w:r>
        <w:rPr>
          <w:shd w:val="clear" w:color="auto" w:fill="FFFFFF"/>
        </w:rPr>
        <w:t>5.</w:t>
      </w:r>
      <w:r w:rsidRPr="00367D90">
        <w:rPr>
          <w:shd w:val="clear" w:color="auto" w:fill="FFFFFF"/>
        </w:rPr>
        <w:t> </w:t>
      </w:r>
      <w:r>
        <w:rPr>
          <w:shd w:val="clear" w:color="auto" w:fill="FFFFFF"/>
        </w:rPr>
        <w:t>Hi-Fi Prototype 2.0</w:t>
      </w:r>
    </w:p>
    <w:p w14:paraId="3C52F285" w14:textId="246E794B" w:rsidR="00E60637" w:rsidRDefault="008F08C9" w:rsidP="00E60637">
      <w:r>
        <w:t xml:space="preserve">We built the second version of StoneSoup from ground up to implement an </w:t>
      </w:r>
      <w:proofErr w:type="gramStart"/>
      <w:r>
        <w:t>interface which</w:t>
      </w:r>
      <w:proofErr w:type="gramEnd"/>
      <w:r>
        <w:t xml:space="preserve"> is much faster, allows many features and is flexible enough to add newer features.</w:t>
      </w:r>
    </w:p>
    <w:p w14:paraId="552EB4ED" w14:textId="3F2F4135" w:rsidR="00E60637" w:rsidRPr="00367D90" w:rsidRDefault="00E60637" w:rsidP="00E60637">
      <w:pPr>
        <w:pStyle w:val="Heading2"/>
      </w:pPr>
      <w:proofErr w:type="gramStart"/>
      <w:r>
        <w:t>6. Focus Group</w:t>
      </w:r>
      <w:proofErr w:type="gramEnd"/>
      <w:r>
        <w:t xml:space="preserve"> Eval</w:t>
      </w:r>
      <w:r w:rsidR="001320F0">
        <w:t>ua</w:t>
      </w:r>
      <w:r>
        <w:t>tion</w:t>
      </w:r>
    </w:p>
    <w:p w14:paraId="3B4475D6" w14:textId="7D24A15E" w:rsidR="00E60637" w:rsidRDefault="00E41860" w:rsidP="00D77333">
      <w:pPr>
        <w:rPr>
          <w:color w:val="000000"/>
        </w:rPr>
      </w:pPr>
      <w:r>
        <w:rPr>
          <w:color w:val="000000"/>
        </w:rPr>
        <w:t>Focus group evaluation was used to evaluate the Hi-Fi prototype</w:t>
      </w:r>
    </w:p>
    <w:p w14:paraId="25D69301" w14:textId="1E8E9B41" w:rsidR="00847E99" w:rsidRPr="00847E99" w:rsidRDefault="00847E99" w:rsidP="00CC7EF1">
      <w:pPr>
        <w:pStyle w:val="Heading1"/>
      </w:pPr>
      <w:r>
        <w:t>Design</w:t>
      </w:r>
    </w:p>
    <w:p w14:paraId="69B20A6C" w14:textId="7FA69AF2" w:rsidR="00B75A99" w:rsidRDefault="006559C9" w:rsidP="00D77333">
      <w:pPr>
        <w:rPr>
          <w:color w:val="000000"/>
        </w:rPr>
      </w:pPr>
      <w:r>
        <w:rPr>
          <w:color w:val="000000"/>
        </w:rPr>
        <w:t xml:space="preserve">The design of the </w:t>
      </w:r>
      <w:r w:rsidR="004F452C">
        <w:rPr>
          <w:color w:val="000000"/>
        </w:rPr>
        <w:t xml:space="preserve">StoneSoup </w:t>
      </w:r>
      <w:r w:rsidR="00B62E7F">
        <w:rPr>
          <w:color w:val="000000"/>
        </w:rPr>
        <w:t xml:space="preserve">system </w:t>
      </w:r>
      <w:r w:rsidR="004F452C">
        <w:rPr>
          <w:color w:val="000000"/>
        </w:rPr>
        <w:t xml:space="preserve">builds itself upon the PROD framework </w:t>
      </w:r>
      <w:r w:rsidR="004F452C">
        <w:rPr>
          <w:color w:val="000000"/>
        </w:rPr>
        <w:fldChar w:fldCharType="begin"/>
      </w:r>
      <w:r w:rsidR="004F452C">
        <w:rPr>
          <w:color w:val="000000"/>
        </w:rPr>
        <w:instrText xml:space="preserve"> ADDIN ZOTERO_ITEM CSL_CITATION {"citationID":"da1gu6ocf","properties":{"formattedCitation":"[2]","plainCitation":"[2]"},"citationItems":[{"id":236,"uris":["http://zotero.org/groups/115605/items/P9XDQQMM"],"uri":["http://zotero.org/groups/115605/items/P9XDQQMM"],"itemData":{"id":236,"type":"paper-conference","title":"The ProD framework for proactive displays","container-title":"Proceedings of the 21st annual ACM symposium on User interface software and technology","page":"221–230","source":"Google Scholar","author":[{"family":"Congleton","given":"B."},{"family":"Ackerman","given":"M. S."},{"family":"Newman","given":"M. W."}],"issued":{"date-parts":[[2008]]}}}],"schema":"https://github.com/citation-style-language/schema/raw/master/csl-citation.json"} </w:instrText>
      </w:r>
      <w:r w:rsidR="004F452C">
        <w:rPr>
          <w:color w:val="000000"/>
        </w:rPr>
        <w:fldChar w:fldCharType="separate"/>
      </w:r>
      <w:r w:rsidR="004F452C">
        <w:rPr>
          <w:noProof/>
          <w:color w:val="000000"/>
        </w:rPr>
        <w:t>[2]</w:t>
      </w:r>
      <w:r w:rsidR="004F452C">
        <w:rPr>
          <w:color w:val="000000"/>
        </w:rPr>
        <w:fldChar w:fldCharType="end"/>
      </w:r>
      <w:r w:rsidR="004F452C">
        <w:rPr>
          <w:color w:val="000000"/>
        </w:rPr>
        <w:t xml:space="preserve">. On a higher level it consists of- </w:t>
      </w:r>
      <w:r w:rsidR="00BE644B">
        <w:rPr>
          <w:color w:val="000000"/>
        </w:rPr>
        <w:t>an</w:t>
      </w:r>
      <w:r w:rsidR="004F452C">
        <w:rPr>
          <w:color w:val="000000"/>
        </w:rPr>
        <w:t xml:space="preserve"> interface over which a user interacts with the system; a display embedded with sensors for detecting presence and gestures; and a backend </w:t>
      </w:r>
      <w:r w:rsidR="004143F4">
        <w:rPr>
          <w:color w:val="000000"/>
        </w:rPr>
        <w:t xml:space="preserve">server </w:t>
      </w:r>
      <w:r w:rsidR="004F452C">
        <w:rPr>
          <w:color w:val="000000"/>
        </w:rPr>
        <w:t>to support the</w:t>
      </w:r>
      <w:r w:rsidR="004143F4">
        <w:rPr>
          <w:color w:val="000000"/>
        </w:rPr>
        <w:t>se</w:t>
      </w:r>
      <w:r w:rsidR="004F452C">
        <w:rPr>
          <w:color w:val="000000"/>
        </w:rPr>
        <w:t>.</w:t>
      </w:r>
      <w:r w:rsidR="00BE644B">
        <w:rPr>
          <w:color w:val="000000"/>
        </w:rPr>
        <w:t xml:space="preserve"> An important design goal of </w:t>
      </w:r>
      <w:r w:rsidR="00ED2EB7">
        <w:rPr>
          <w:color w:val="000000"/>
        </w:rPr>
        <w:t xml:space="preserve">our work was </w:t>
      </w:r>
      <w:r w:rsidR="00BE644B">
        <w:rPr>
          <w:color w:val="000000"/>
        </w:rPr>
        <w:t>to democratize</w:t>
      </w:r>
      <w:r w:rsidR="002A4ECC">
        <w:rPr>
          <w:color w:val="000000"/>
        </w:rPr>
        <w:t xml:space="preserve"> the control of content to users</w:t>
      </w:r>
      <w:r w:rsidR="00BE644B">
        <w:rPr>
          <w:color w:val="000000"/>
        </w:rPr>
        <w:t>. This</w:t>
      </w:r>
      <w:r w:rsidR="002A4ECC">
        <w:rPr>
          <w:color w:val="000000"/>
        </w:rPr>
        <w:t xml:space="preserve"> requires </w:t>
      </w:r>
      <w:r w:rsidR="00CC7EF1">
        <w:rPr>
          <w:color w:val="000000"/>
        </w:rPr>
        <w:t>designs for the UI that support</w:t>
      </w:r>
      <w:r w:rsidR="002A4ECC">
        <w:rPr>
          <w:color w:val="000000"/>
        </w:rPr>
        <w:t xml:space="preserve"> the creation, appropriation and reconfiguration of content.</w:t>
      </w:r>
      <w:r w:rsidR="00ED2EB7">
        <w:rPr>
          <w:color w:val="000000"/>
        </w:rPr>
        <w:t xml:space="preserve"> In the following paragraphs we briefly discuss some of the important aspects of this.</w:t>
      </w:r>
      <w:r w:rsidR="002A4ECC">
        <w:rPr>
          <w:color w:val="000000"/>
        </w:rPr>
        <w:t xml:space="preserve"> </w:t>
      </w:r>
    </w:p>
    <w:p w14:paraId="2DFD25F0" w14:textId="0C7CD5B9" w:rsidR="00B75A99" w:rsidRDefault="00C25704" w:rsidP="00B75A99">
      <w:pPr>
        <w:pStyle w:val="Heading2"/>
      </w:pPr>
      <w:r>
        <w:rPr>
          <w:noProof/>
        </w:rPr>
        <mc:AlternateContent>
          <mc:Choice Requires="wpg">
            <w:drawing>
              <wp:anchor distT="0" distB="0" distL="114300" distR="114300" simplePos="0" relativeHeight="251669504" behindDoc="0" locked="0" layoutInCell="1" allowOverlap="1" wp14:anchorId="3FACBAFC" wp14:editId="388388C1">
                <wp:simplePos x="0" y="0"/>
                <wp:positionH relativeFrom="column">
                  <wp:posOffset>-2348865</wp:posOffset>
                </wp:positionH>
                <wp:positionV relativeFrom="paragraph">
                  <wp:posOffset>8890</wp:posOffset>
                </wp:positionV>
                <wp:extent cx="2181860" cy="4749800"/>
                <wp:effectExtent l="0" t="0" r="2540" b="0"/>
                <wp:wrapNone/>
                <wp:docPr id="12" name="Group 12"/>
                <wp:cNvGraphicFramePr/>
                <a:graphic xmlns:a="http://schemas.openxmlformats.org/drawingml/2006/main">
                  <a:graphicData uri="http://schemas.microsoft.com/office/word/2010/wordprocessingGroup">
                    <wpg:wgp>
                      <wpg:cNvGrpSpPr/>
                      <wpg:grpSpPr>
                        <a:xfrm>
                          <a:off x="0" y="0"/>
                          <a:ext cx="2181860" cy="4749800"/>
                          <a:chOff x="0" y="0"/>
                          <a:chExt cx="2181860" cy="4749800"/>
                        </a:xfrm>
                      </wpg:grpSpPr>
                      <wps:wsp>
                        <wps:cNvPr id="6" name="Text Box 1"/>
                        <wps:cNvSpPr txBox="1"/>
                        <wps:spPr>
                          <a:xfrm>
                            <a:off x="0" y="1257300"/>
                            <a:ext cx="2171700" cy="393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182DBE0" w14:textId="77777777" w:rsidR="008E0AEF" w:rsidRDefault="008E0AEF" w:rsidP="00C25704">
                              <w:pPr>
                                <w:tabs>
                                  <w:tab w:val="left" w:pos="360"/>
                                </w:tabs>
                                <w:spacing w:after="0" w:line="240" w:lineRule="auto"/>
                              </w:pPr>
                              <w:r w:rsidRPr="00AE2AB2">
                                <w:rPr>
                                  <w:color w:val="000000" w:themeColor="text1"/>
                                  <w:kern w:val="24"/>
                                  <w:szCs w:val="17"/>
                                </w:rPr>
                                <w:t>F</w:t>
                              </w:r>
                              <w:r>
                                <w:rPr>
                                  <w:color w:val="000000" w:themeColor="text1"/>
                                  <w:kern w:val="24"/>
                                  <w:szCs w:val="17"/>
                                </w:rPr>
                                <w:t>igure 4</w:t>
                              </w:r>
                              <w:r w:rsidRPr="00AE2AB2">
                                <w:rPr>
                                  <w:color w:val="000000" w:themeColor="text1"/>
                                  <w:kern w:val="24"/>
                                  <w:szCs w:val="17"/>
                                </w:rPr>
                                <w:t>. StoneSoup lets users to interact with the system via gestures identified by Kinect.</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4" descr="Macintosh HD:Users:gparuthi:Desktop:Screen Shot 2012-12-13 at 12.35.50 AM.png"/>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71700" cy="1257300"/>
                          </a:xfrm>
                          <a:prstGeom prst="rect">
                            <a:avLst/>
                          </a:prstGeom>
                          <a:noFill/>
                          <a:ln>
                            <a:noFill/>
                          </a:ln>
                        </pic:spPr>
                      </pic:pic>
                      <pic:pic xmlns:pic="http://schemas.openxmlformats.org/drawingml/2006/picture">
                        <pic:nvPicPr>
                          <pic:cNvPr id="9" name="Picture 9" descr="Macintosh HD:Users:gparuthi:Pictures:vlcsnap-2013-01-18-22h58m55s146.png"/>
                          <pic:cNvPicPr>
                            <a:picLocks noChangeAspect="1"/>
                          </pic:cNvPicPr>
                        </pic:nvPicPr>
                        <pic:blipFill rotWithShape="1">
                          <a:blip r:embed="rId23">
                            <a:extLst>
                              <a:ext uri="{28A0092B-C50C-407E-A947-70E740481C1C}">
                                <a14:useLocalDpi xmlns:a14="http://schemas.microsoft.com/office/drawing/2010/main" val="0"/>
                              </a:ext>
                            </a:extLst>
                          </a:blip>
                          <a:srcRect r="17250"/>
                          <a:stretch/>
                        </pic:blipFill>
                        <pic:spPr bwMode="auto">
                          <a:xfrm>
                            <a:off x="0" y="2628900"/>
                            <a:ext cx="2181860" cy="1485265"/>
                          </a:xfrm>
                          <a:prstGeom prst="rect">
                            <a:avLst/>
                          </a:prstGeom>
                          <a:noFill/>
                          <a:ln>
                            <a:noFill/>
                          </a:ln>
                          <a:extLst>
                            <a:ext uri="{53640926-AAD7-44d8-BBD7-CCE9431645EC}">
                              <a14:shadowObscured xmlns:a14="http://schemas.microsoft.com/office/drawing/2010/main"/>
                            </a:ext>
                          </a:extLst>
                        </pic:spPr>
                      </pic:pic>
                      <wps:wsp>
                        <wps:cNvPr id="10" name="Text Box 10"/>
                        <wps:cNvSpPr txBox="1"/>
                        <wps:spPr>
                          <a:xfrm>
                            <a:off x="0" y="4343400"/>
                            <a:ext cx="2181860" cy="406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43A0C00" w14:textId="77777777" w:rsidR="008E0AEF" w:rsidRPr="00186A49" w:rsidRDefault="008E0AEF" w:rsidP="00C25704">
                              <w:pPr>
                                <w:pStyle w:val="Caption"/>
                                <w:rPr>
                                  <w:noProof/>
                                  <w:sz w:val="17"/>
                                </w:rPr>
                              </w:pPr>
                              <w:r>
                                <w:t>Figure 5 Nearby Users being displayed on the top right corner of the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037" style="position:absolute;margin-left:-184.9pt;margin-top:.7pt;width:171.8pt;height:374pt;z-index:251669504" coordsize="2181860,4749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">
                <v:shape id="_x0000_s1038" type="#_x0000_t202" style="position:absolute;top:1257300;width:2171700;height:393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6182DBE0" w14:textId="77777777" w:rsidR="008E0AEF" w:rsidRDefault="008E0AEF" w:rsidP="00C25704">
                        <w:pPr>
                          <w:tabs>
                            <w:tab w:val="left" w:pos="360"/>
                          </w:tabs>
                          <w:spacing w:after="0" w:line="240" w:lineRule="auto"/>
                        </w:pPr>
                        <w:r w:rsidRPr="00AE2AB2">
                          <w:rPr>
                            <w:color w:val="000000" w:themeColor="text1"/>
                            <w:kern w:val="24"/>
                            <w:szCs w:val="17"/>
                          </w:rPr>
                          <w:t>F</w:t>
                        </w:r>
                        <w:r>
                          <w:rPr>
                            <w:color w:val="000000" w:themeColor="text1"/>
                            <w:kern w:val="24"/>
                            <w:szCs w:val="17"/>
                          </w:rPr>
                          <w:t>igure 4</w:t>
                        </w:r>
                        <w:r w:rsidRPr="00AE2AB2">
                          <w:rPr>
                            <w:color w:val="000000" w:themeColor="text1"/>
                            <w:kern w:val="24"/>
                            <w:szCs w:val="17"/>
                          </w:rPr>
                          <w:t>. StoneSoup lets users to interact with the system via gestures identified by Kinect.</w:t>
                        </w:r>
                      </w:p>
                    </w:txbxContent>
                  </v:textbox>
                </v:shape>
                <v:shape id="Picture 4" o:spid="_x0000_s1039" type="#_x0000_t75" alt="Macintosh HD:Users:gparuthi:Desktop:Screen Shot 2012-12-13 at 12.35.50 AM.png" style="position:absolute;width:2171700;height:1257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iX&#10;k9vEAAAA2gAAAA8AAABkcnMvZG93bnJldi54bWxEj91qwkAUhO+FvsNyCr3TTe0PEl2lNhG8EUzq&#10;Axyzx2wwezZkt5r26bsFwcthZr5hFqvBtuJCvW8cK3ieJCCIK6cbrhUcvjbjGQgfkDW2jknBD3lY&#10;LR9GC0y1u3JBlzLUIkLYp6jAhNClUvrKkEU/cR1x9E6utxii7Gupe7xGuG3lNEnepcWG44LBjj4N&#10;Vefy2yrYFCE/bvN9NpTVemdef5my3YtST4/DxxxEoCHcw7f2Vit4g/8r8QbI5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iXk9vEAAAA2gAAAA8AAAAAAAAAAAAAAAAAnAIA&#10;AGRycy9kb3ducmV2LnhtbFBLBQYAAAAABAAEAPcAAACNAwAAAAA=&#10;">
                  <v:imagedata r:id="rId24" o:title="Screen Shot 2012-12-13 at 12.35.50 AM.png"/>
                </v:shape>
                <v:shape id="Picture 9" o:spid="_x0000_s1040" type="#_x0000_t75" alt="Macintosh HD:Users:gparuthi:Pictures:vlcsnap-2013-01-18-22h58m55s146.png" style="position:absolute;top:2628900;width:2181860;height:14852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XB&#10;+VfDAAAA2gAAAA8AAABkcnMvZG93bnJldi54bWxEj0FrAjEUhO+C/yE8wZtm7UHrapRiUWr1opXi&#10;8bF5bpZuXtZNuq7/vhEKHoeZ+YaZL1tbioZqXzhWMBomIIgzpwvOFZy+1oNXED4gaywdk4I7eVgu&#10;up05ptrd+EDNMeQiQtinqMCEUKVS+syQRT90FXH0Lq62GKKsc6lrvEW4LeVLkoylxYLjgsGKVoay&#10;n+OvVbC5Xrbv+/vJmN2nnHwfNs409qxUv9e+zUAEasMz/N/+0Aqm8LgSb4Bc/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cH5V8MAAADaAAAADwAAAAAAAAAAAAAAAACcAgAA&#10;ZHJzL2Rvd25yZXYueG1sUEsFBgAAAAAEAAQA9wAAAIwDAAAAAA==&#10;">
                  <v:imagedata r:id="rId25" o:title="vlcsnap-2013-01-18-22h58m55s146.png" cropright="11305f"/>
                  <v:path arrowok="t"/>
                </v:shape>
                <v:shape id="Text Box 10" o:spid="_x0000_s1041" type="#_x0000_t202" style="position:absolute;top:4343400;width:2181860;height:406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743A0C00" w14:textId="77777777" w:rsidR="008E0AEF" w:rsidRPr="00186A49" w:rsidRDefault="008E0AEF" w:rsidP="00C25704">
                        <w:pPr>
                          <w:pStyle w:val="Caption"/>
                          <w:rPr>
                            <w:noProof/>
                            <w:sz w:val="17"/>
                          </w:rPr>
                        </w:pPr>
                        <w:r>
                          <w:t>Figure 5 Nearby Users being displayed on the top right corner of the screen.</w:t>
                        </w:r>
                      </w:p>
                    </w:txbxContent>
                  </v:textbox>
                </v:shape>
              </v:group>
            </w:pict>
          </mc:Fallback>
        </mc:AlternateContent>
      </w:r>
      <w:r w:rsidR="00B75A99">
        <w:t>Content Creation</w:t>
      </w:r>
    </w:p>
    <w:p w14:paraId="3CBF8629" w14:textId="2C1A5881" w:rsidR="004C6930" w:rsidRDefault="004C6930" w:rsidP="00D77333">
      <w:pPr>
        <w:rPr>
          <w:color w:val="000000"/>
        </w:rPr>
      </w:pPr>
      <w:r>
        <w:rPr>
          <w:color w:val="000000"/>
        </w:rPr>
        <w:t xml:space="preserve">Previous studies have supported the creation of </w:t>
      </w:r>
      <w:r w:rsidR="00B75A99">
        <w:rPr>
          <w:color w:val="000000"/>
        </w:rPr>
        <w:t xml:space="preserve">content </w:t>
      </w:r>
      <w:r w:rsidR="00271159">
        <w:rPr>
          <w:color w:val="000000"/>
        </w:rPr>
        <w:t xml:space="preserve">by using simple forms to </w:t>
      </w:r>
      <w:r w:rsidR="00576364">
        <w:rPr>
          <w:color w:val="000000"/>
        </w:rPr>
        <w:t>present</w:t>
      </w:r>
      <w:r w:rsidR="00271159">
        <w:rPr>
          <w:color w:val="000000"/>
        </w:rPr>
        <w:t xml:space="preserve"> content from </w:t>
      </w:r>
      <w:r>
        <w:rPr>
          <w:color w:val="000000"/>
        </w:rPr>
        <w:t xml:space="preserve">online media </w:t>
      </w:r>
      <w:r w:rsidR="00B75A99">
        <w:rPr>
          <w:color w:val="000000"/>
        </w:rPr>
        <w:t>sources</w:t>
      </w:r>
      <w:r w:rsidR="00D45B55">
        <w:rPr>
          <w:color w:val="000000"/>
        </w:rPr>
        <w:t xml:space="preserve"> </w:t>
      </w:r>
      <w:r>
        <w:rPr>
          <w:color w:val="000000"/>
        </w:rPr>
        <w:fldChar w:fldCharType="begin"/>
      </w:r>
      <w:r w:rsidR="002F726B">
        <w:rPr>
          <w:color w:val="000000"/>
        </w:rPr>
        <w:instrText xml:space="preserve"> ADDIN ZOTERO_ITEM CSL_CITATION {"citationID":"1gv7ku9t8k","properties":{"formattedCitation":"[5]","plainCitation":"[5]"},"citationItems":[{"id":352,"uris":["http://zotero.org/groups/115605/items/98TK7A4E"],"uri":["http://zotero.org/groups/115605/items/98TK7A4E"],"itemData":{"id":352,"type":"paper-conference","title":"The context, content &amp; community collage: sharing personal digital media in the physical workplace","container-title":"Proceedings of the 2008 ACM conference on Computer supported cooperative work","collection-title":"CSCW '08","publisher":"ACM","publisher-place":"New York, NY, USA","page":"97–106","source":"ACM Digital Library","event-place":"New York, NY, USA","abstract":"Online social media services enable people to share many aspects of their personal interests and passions with friends, acquaintances and strangers. We are investigating how the display of social media in a workplace context can improve relationships among collocated colleagues. We have designed, developed and deployed the Context, Content and Community Collage, which runs on large LCD touchscreen computers installed in eight locations throughout a research laboratory. This proactive display application senses nearby people via Bluetooth phones, and responds by incrementally adding photos associated with those people to an ambient collage shown on the screen. This paper describes the motivations, goals, design and impact of the system, highlighting the ways the system has increased interactions and improved personal relationships among coworkers at the deployment site. We also look at how the creation of a shared physical window into online media has affected the use of that media.","URL":"http://doi.acm.org/10.1145/1460563.1460580","DOI":"10.1145/1460563.1460580","ISBN":"978-1-60558-007-4","shortTitle":"The context, content &amp; community collage","author":[{"family":"McCarthy","given":"Joseph F."},{"family":"Congleton","given":"Ben"},{"family":"Harper","given":"F. Maxwell"}],"issued":{"date-parts":[[2008]]},"accessed":{"date-parts":[[2012,6,12]]}}}],"schema":"https://github.com/citation-style-language/schema/raw/master/csl-citation.json"} </w:instrText>
      </w:r>
      <w:r>
        <w:rPr>
          <w:color w:val="000000"/>
        </w:rPr>
        <w:fldChar w:fldCharType="separate"/>
      </w:r>
      <w:r w:rsidR="002F726B">
        <w:rPr>
          <w:noProof/>
          <w:color w:val="000000"/>
        </w:rPr>
        <w:t>[5]</w:t>
      </w:r>
      <w:r>
        <w:rPr>
          <w:color w:val="000000"/>
        </w:rPr>
        <w:fldChar w:fldCharType="end"/>
      </w:r>
      <w:r>
        <w:rPr>
          <w:color w:val="000000"/>
        </w:rPr>
        <w:t xml:space="preserve"> and user generated media</w:t>
      </w:r>
      <w:r w:rsidR="00D45B55">
        <w:rPr>
          <w:color w:val="000000"/>
        </w:rPr>
        <w:t xml:space="preserve"> </w:t>
      </w:r>
      <w:r>
        <w:rPr>
          <w:color w:val="000000"/>
        </w:rPr>
        <w:fldChar w:fldCharType="begin"/>
      </w:r>
      <w:r>
        <w:rPr>
          <w:color w:val="000000"/>
        </w:rPr>
        <w:instrText xml:space="preserve"> ADDIN ZOTERO_ITEM CSL_CITATION {"citationID":"116cehpufj","properties":{"formattedCitation":"[1]","plainCitation":"[1]"},"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schema":"https://github.com/citation-style-language/schema/raw/master/csl-citation.json"} </w:instrText>
      </w:r>
      <w:r>
        <w:rPr>
          <w:color w:val="000000"/>
        </w:rPr>
        <w:fldChar w:fldCharType="separate"/>
      </w:r>
      <w:r>
        <w:rPr>
          <w:noProof/>
          <w:color w:val="000000"/>
        </w:rPr>
        <w:t>[1]</w:t>
      </w:r>
      <w:r>
        <w:rPr>
          <w:color w:val="000000"/>
        </w:rPr>
        <w:fldChar w:fldCharType="end"/>
      </w:r>
      <w:r w:rsidR="00271159">
        <w:rPr>
          <w:color w:val="000000"/>
        </w:rPr>
        <w:t>.</w:t>
      </w:r>
      <w:r>
        <w:rPr>
          <w:color w:val="000000"/>
        </w:rPr>
        <w:t xml:space="preserve"> We </w:t>
      </w:r>
      <w:r w:rsidR="00271159">
        <w:rPr>
          <w:color w:val="000000"/>
        </w:rPr>
        <w:t xml:space="preserve">extend these </w:t>
      </w:r>
      <w:r w:rsidR="00247514">
        <w:rPr>
          <w:color w:val="000000"/>
        </w:rPr>
        <w:t xml:space="preserve">designs </w:t>
      </w:r>
      <w:r w:rsidR="00271159">
        <w:rPr>
          <w:color w:val="000000"/>
        </w:rPr>
        <w:t xml:space="preserve">to fit </w:t>
      </w:r>
      <w:r w:rsidR="00247514">
        <w:rPr>
          <w:color w:val="000000"/>
        </w:rPr>
        <w:t>our implementation of the</w:t>
      </w:r>
      <w:r w:rsidR="00271159">
        <w:rPr>
          <w:color w:val="000000"/>
        </w:rPr>
        <w:t xml:space="preserve"> proactive display</w:t>
      </w:r>
      <w:r w:rsidR="00247514">
        <w:rPr>
          <w:color w:val="000000"/>
        </w:rPr>
        <w:t xml:space="preserve"> system. </w:t>
      </w:r>
      <w:r w:rsidR="00271159">
        <w:rPr>
          <w:color w:val="000000"/>
        </w:rPr>
        <w:t xml:space="preserve">The user interacts with our system </w:t>
      </w:r>
      <w:r w:rsidR="0003431C">
        <w:rPr>
          <w:color w:val="000000"/>
        </w:rPr>
        <w:t xml:space="preserve">via the StoneSoup web application accessible </w:t>
      </w:r>
      <w:r w:rsidR="00E54FA4">
        <w:rPr>
          <w:color w:val="000000"/>
        </w:rPr>
        <w:t xml:space="preserve">from </w:t>
      </w:r>
      <w:r w:rsidR="008042DA">
        <w:rPr>
          <w:color w:val="000000"/>
        </w:rPr>
        <w:t>multiple</w:t>
      </w:r>
      <w:r w:rsidR="0003431C">
        <w:rPr>
          <w:color w:val="000000"/>
        </w:rPr>
        <w:t xml:space="preserve"> computing interface</w:t>
      </w:r>
      <w:r w:rsidR="008042DA">
        <w:rPr>
          <w:color w:val="000000"/>
        </w:rPr>
        <w:t>s</w:t>
      </w:r>
      <w:r w:rsidR="0003431C">
        <w:rPr>
          <w:color w:val="000000"/>
        </w:rPr>
        <w:t xml:space="preserve"> (mobiles, desktops and tablets.)</w:t>
      </w:r>
      <w:r w:rsidR="00E54FA4">
        <w:rPr>
          <w:color w:val="000000"/>
        </w:rPr>
        <w:t xml:space="preserve"> The created content can be configured over</w:t>
      </w:r>
      <w:r w:rsidR="00E54FA4" w:rsidRPr="00EE3A10">
        <w:rPr>
          <w:color w:val="000000"/>
        </w:rPr>
        <w:t xml:space="preserve"> </w:t>
      </w:r>
      <w:r w:rsidR="00E54FA4" w:rsidRPr="00225B27">
        <w:t>multiple</w:t>
      </w:r>
      <w:r w:rsidR="00E54FA4">
        <w:rPr>
          <w:color w:val="000000"/>
        </w:rPr>
        <w:t xml:space="preserve"> dimensions of social context </w:t>
      </w:r>
      <w:r w:rsidR="00E54FA4">
        <w:rPr>
          <w:color w:val="000000"/>
        </w:rPr>
        <w:fldChar w:fldCharType="begin"/>
      </w:r>
      <w:r w:rsidR="00E54FA4">
        <w:rPr>
          <w:color w:val="000000"/>
        </w:rPr>
        <w:instrText xml:space="preserve"> ADDIN ZOTERO_ITEM CSL_CITATION {"citationID":"1ibaonld1e","properties":{"formattedCitation":"[2]","plainCitation":"[2]"},"citationItems":[{"id":236,"uris":["http://zotero.org/groups/115605/items/P9XDQQMM"],"uri":["http://zotero.org/groups/115605/items/P9XDQQMM"],"itemData":{"id":236,"type":"paper-conference","title":"The ProD framework for proactive displays","container-title":"Proceedings of the 21st annual ACM symposium on User interface software and technology","page":"221–230","source":"Google Scholar","author":[{"family":"Congleton","given":"B."},{"family":"Ackerman","given":"M. S."},{"family":"Newman","given":"M. W."}],"issued":{"date-parts":[[2008]]}}}],"schema":"https://github.com/citation-style-language/schema/raw/master/csl-citation.json"} </w:instrText>
      </w:r>
      <w:r w:rsidR="00E54FA4">
        <w:rPr>
          <w:color w:val="000000"/>
        </w:rPr>
        <w:fldChar w:fldCharType="separate"/>
      </w:r>
      <w:r w:rsidR="00E54FA4">
        <w:rPr>
          <w:noProof/>
          <w:color w:val="000000"/>
        </w:rPr>
        <w:t>[2]</w:t>
      </w:r>
      <w:r w:rsidR="00E54FA4">
        <w:rPr>
          <w:color w:val="000000"/>
        </w:rPr>
        <w:fldChar w:fldCharType="end"/>
      </w:r>
      <w:r w:rsidR="00E54FA4">
        <w:rPr>
          <w:color w:val="000000"/>
        </w:rPr>
        <w:t>, content, time, and layout.</w:t>
      </w:r>
    </w:p>
    <w:p w14:paraId="78FA2C71" w14:textId="3686B561" w:rsidR="00B75A99" w:rsidRDefault="00B75A99" w:rsidP="00B75A99">
      <w:pPr>
        <w:pStyle w:val="Heading2"/>
      </w:pPr>
      <w:r>
        <w:t>Content Appropriation</w:t>
      </w:r>
    </w:p>
    <w:p w14:paraId="1AFC6D89" w14:textId="1ECD2288" w:rsidR="007B191D" w:rsidRDefault="004C6930" w:rsidP="00D77333">
      <w:pPr>
        <w:rPr>
          <w:color w:val="000000"/>
        </w:rPr>
      </w:pPr>
      <w:r>
        <w:rPr>
          <w:color w:val="000000"/>
        </w:rPr>
        <w:t xml:space="preserve">An important aspect for making usable collaborative systems is to ease </w:t>
      </w:r>
      <w:r w:rsidR="00A7717D">
        <w:rPr>
          <w:color w:val="000000"/>
        </w:rPr>
        <w:t xml:space="preserve">users’ </w:t>
      </w:r>
      <w:r>
        <w:rPr>
          <w:color w:val="000000"/>
        </w:rPr>
        <w:t>burden in creating content</w:t>
      </w:r>
      <w:r w:rsidR="007B7F9B">
        <w:rPr>
          <w:color w:val="000000"/>
        </w:rPr>
        <w:t>.</w:t>
      </w:r>
      <w:r>
        <w:rPr>
          <w:color w:val="000000"/>
        </w:rPr>
        <w:t xml:space="preserve"> Supporting the appropriation of </w:t>
      </w:r>
      <w:r w:rsidR="00960B1E">
        <w:rPr>
          <w:color w:val="000000"/>
        </w:rPr>
        <w:t xml:space="preserve">existing </w:t>
      </w:r>
      <w:r>
        <w:rPr>
          <w:color w:val="000000"/>
        </w:rPr>
        <w:t>content</w:t>
      </w:r>
      <w:r w:rsidR="00960B1E">
        <w:rPr>
          <w:color w:val="000000"/>
        </w:rPr>
        <w:t xml:space="preserve"> is </w:t>
      </w:r>
      <w:r w:rsidR="0003431C">
        <w:rPr>
          <w:color w:val="000000"/>
        </w:rPr>
        <w:t xml:space="preserve">a </w:t>
      </w:r>
      <w:r w:rsidR="00652918">
        <w:rPr>
          <w:color w:val="000000"/>
        </w:rPr>
        <w:t>good way to do this</w:t>
      </w:r>
      <w:r w:rsidR="00960B1E">
        <w:rPr>
          <w:color w:val="000000"/>
        </w:rPr>
        <w:t xml:space="preserve">, and is one of our </w:t>
      </w:r>
      <w:r w:rsidR="0003431C">
        <w:rPr>
          <w:color w:val="000000"/>
        </w:rPr>
        <w:t>contributions in this work</w:t>
      </w:r>
      <w:r>
        <w:rPr>
          <w:color w:val="000000"/>
        </w:rPr>
        <w:t>.</w:t>
      </w:r>
      <w:r w:rsidR="00960B1E">
        <w:rPr>
          <w:color w:val="000000"/>
        </w:rPr>
        <w:t xml:space="preserve"> It is </w:t>
      </w:r>
      <w:r w:rsidR="00A7717D">
        <w:rPr>
          <w:color w:val="000000"/>
        </w:rPr>
        <w:t xml:space="preserve">also </w:t>
      </w:r>
      <w:r w:rsidR="00960B1E">
        <w:rPr>
          <w:color w:val="000000"/>
        </w:rPr>
        <w:t xml:space="preserve">essential </w:t>
      </w:r>
      <w:r w:rsidR="0003431C">
        <w:rPr>
          <w:color w:val="000000"/>
        </w:rPr>
        <w:t xml:space="preserve">that these mechanisms be designed </w:t>
      </w:r>
      <w:r w:rsidR="00960B1E">
        <w:rPr>
          <w:color w:val="000000"/>
        </w:rPr>
        <w:t>for users with no programming</w:t>
      </w:r>
      <w:r w:rsidR="0003431C">
        <w:rPr>
          <w:color w:val="000000"/>
        </w:rPr>
        <w:t xml:space="preserve"> experience</w:t>
      </w:r>
      <w:r w:rsidR="00FF6873">
        <w:rPr>
          <w:color w:val="000000"/>
        </w:rPr>
        <w:t xml:space="preserve"> </w:t>
      </w:r>
      <w:r w:rsidR="002F726B">
        <w:rPr>
          <w:color w:val="000000"/>
        </w:rPr>
        <w:fldChar w:fldCharType="begin"/>
      </w:r>
      <w:r w:rsidR="002F726B">
        <w:rPr>
          <w:color w:val="000000"/>
        </w:rPr>
        <w:instrText xml:space="preserve"> ADDIN ZOTERO_ITEM CSL_CITATION {"citationID":"1a1vfc1k2m","properties":{"formattedCitation":"[4]","plainCitation":"[4]"},"citationItems":[{"id":472,"uris":["http://zotero.org/groups/115605/items/HTFQD8QJ"],"uri":["http://zotero.org/groups/115605/items/HTFQD8QJ"],"itemData":{"id":472,"type":"paper-conference","title":"User-tailorable systems: pressing the issues with buttons","container-title":"Proceedings of the SIGCHI Conference on Human Factors in Computing Systems","collection-title":"CHI '90","publisher":"ACM","publisher-place":"New York, NY, USA","page":"175–182","source":"ACM Digital Library","event-place":"New York, NY, USA","abstract":"It is impossible to design systems which are appropriate for all users and all situations. We believe that a useful technique is to have end users tailor their systems to match their personal work practices. This requires not only systems which can be tailored, but a culture within which users feel in control of the system and in which tailoring is the norm. In a two-pronged research project we have worked closely with a group of users to develop a system to support tailoring and to help the users evolve a “tailoring culture”. This has resulted in a flexible system based around the use of distributed on-screen Buttons to support a range of tailoring techniques.","URL":"http://doi.acm.org/10.1145/97243.97271","DOI":"10.1145/97243.97271","ISBN":"0-201-50932-6","shortTitle":"User-tailorable systems","author":[{"family":"MacLean","given":"Allan"},{"family":"Carter","given":"Kathleen"},{"family":"Lövstrand","given":"Lennart"},{"family":"Moran","given":"Thomas"}],"issued":{"date-parts":[[1990]]},"accessed":{"date-parts":[[2013,1,9]],"season":"21:18:35"}}}],"schema":"https://github.com/citation-style-language/schema/raw/master/csl-citation.json"} </w:instrText>
      </w:r>
      <w:r w:rsidR="002F726B">
        <w:rPr>
          <w:color w:val="000000"/>
        </w:rPr>
        <w:fldChar w:fldCharType="separate"/>
      </w:r>
      <w:r w:rsidR="002F726B">
        <w:rPr>
          <w:noProof/>
          <w:color w:val="000000"/>
        </w:rPr>
        <w:t>[4]</w:t>
      </w:r>
      <w:r w:rsidR="002F726B">
        <w:rPr>
          <w:color w:val="000000"/>
        </w:rPr>
        <w:fldChar w:fldCharType="end"/>
      </w:r>
      <w:r w:rsidR="00960B1E">
        <w:rPr>
          <w:color w:val="000000"/>
        </w:rPr>
        <w:t>.</w:t>
      </w:r>
      <w:r w:rsidR="00021239">
        <w:rPr>
          <w:color w:val="000000"/>
        </w:rPr>
        <w:t xml:space="preserve"> The </w:t>
      </w:r>
      <w:r w:rsidR="009D22D5">
        <w:rPr>
          <w:color w:val="000000"/>
        </w:rPr>
        <w:t>appropriation of content requires</w:t>
      </w:r>
      <w:r w:rsidR="00021239">
        <w:rPr>
          <w:color w:val="000000"/>
        </w:rPr>
        <w:t xml:space="preserve"> three reconfiguring </w:t>
      </w:r>
      <w:r w:rsidR="009D22D5">
        <w:rPr>
          <w:color w:val="000000"/>
        </w:rPr>
        <w:t xml:space="preserve">it </w:t>
      </w:r>
      <w:r w:rsidR="00021239">
        <w:rPr>
          <w:color w:val="000000"/>
        </w:rPr>
        <w:t xml:space="preserve">and </w:t>
      </w:r>
      <w:r w:rsidR="009D22D5">
        <w:rPr>
          <w:color w:val="000000"/>
        </w:rPr>
        <w:t xml:space="preserve">then </w:t>
      </w:r>
      <w:r w:rsidR="00021239">
        <w:rPr>
          <w:color w:val="000000"/>
        </w:rPr>
        <w:t>publishing the content.</w:t>
      </w:r>
      <w:r w:rsidR="00247514">
        <w:rPr>
          <w:color w:val="000000"/>
        </w:rPr>
        <w:t xml:space="preserve"> </w:t>
      </w:r>
    </w:p>
    <w:p w14:paraId="37C012B1" w14:textId="12C29B0D" w:rsidR="00E54FA4" w:rsidRDefault="00E54FA4" w:rsidP="00B264D1">
      <w:pPr>
        <w:pStyle w:val="Heading2"/>
      </w:pPr>
      <w:r>
        <w:t>Content Discovery</w:t>
      </w:r>
    </w:p>
    <w:p w14:paraId="5DA18D55" w14:textId="20F40A55" w:rsidR="00247514" w:rsidRDefault="00247514" w:rsidP="00D77333">
      <w:pPr>
        <w:rPr>
          <w:color w:val="000000"/>
        </w:rPr>
      </w:pPr>
      <w:r>
        <w:rPr>
          <w:color w:val="000000"/>
        </w:rPr>
        <w:t xml:space="preserve">Users discover content shared on proactive displays in two ways. First, they can </w:t>
      </w:r>
      <w:r w:rsidR="0003431C">
        <w:rPr>
          <w:color w:val="000000"/>
        </w:rPr>
        <w:t xml:space="preserve">directly </w:t>
      </w:r>
      <w:r>
        <w:rPr>
          <w:color w:val="000000"/>
        </w:rPr>
        <w:t>observe content shared on the display and then choose to appropriate.</w:t>
      </w:r>
      <w:r w:rsidR="0003431C">
        <w:rPr>
          <w:color w:val="000000"/>
        </w:rPr>
        <w:t xml:space="preserve"> For this our </w:t>
      </w:r>
      <w:r w:rsidR="00E6063C">
        <w:rPr>
          <w:color w:val="000000"/>
        </w:rPr>
        <w:t>design</w:t>
      </w:r>
      <w:r w:rsidR="0003431C">
        <w:rPr>
          <w:color w:val="000000"/>
        </w:rPr>
        <w:t xml:space="preserve"> </w:t>
      </w:r>
      <w:r w:rsidR="00E6063C">
        <w:rPr>
          <w:color w:val="000000"/>
        </w:rPr>
        <w:t xml:space="preserve">embeds </w:t>
      </w:r>
      <w:r w:rsidR="0003431C">
        <w:rPr>
          <w:color w:val="000000"/>
        </w:rPr>
        <w:t xml:space="preserve">the identification of content </w:t>
      </w:r>
      <w:r w:rsidR="00E6063C">
        <w:rPr>
          <w:color w:val="000000"/>
        </w:rPr>
        <w:t xml:space="preserve">and its attribution along with the content </w:t>
      </w:r>
      <w:r w:rsidR="0003431C">
        <w:rPr>
          <w:color w:val="000000"/>
        </w:rPr>
        <w:t>displayed on the</w:t>
      </w:r>
      <w:r w:rsidR="00E6063C">
        <w:rPr>
          <w:color w:val="000000"/>
        </w:rPr>
        <w:t xml:space="preserve"> display</w:t>
      </w:r>
      <w:r w:rsidR="0003431C">
        <w:rPr>
          <w:color w:val="000000"/>
        </w:rPr>
        <w:t>.</w:t>
      </w:r>
      <w:r>
        <w:rPr>
          <w:color w:val="000000"/>
        </w:rPr>
        <w:t xml:space="preserve"> Secondly, they can discover content </w:t>
      </w:r>
      <w:r w:rsidR="0003431C">
        <w:rPr>
          <w:color w:val="000000"/>
        </w:rPr>
        <w:t xml:space="preserve">by browsing through the web interface of the system. </w:t>
      </w:r>
      <w:r w:rsidR="00CC2A96">
        <w:rPr>
          <w:color w:val="000000"/>
        </w:rPr>
        <w:t>We provide intuitive features to support both these scenarios.</w:t>
      </w:r>
    </w:p>
    <w:p w14:paraId="4E655F08" w14:textId="712C8D2B" w:rsidR="00E54FA4" w:rsidRDefault="00E54FA4" w:rsidP="00B264D1">
      <w:pPr>
        <w:pStyle w:val="Heading2"/>
      </w:pPr>
      <w:r>
        <w:t>Reconfiguring Content</w:t>
      </w:r>
    </w:p>
    <w:p w14:paraId="6FA7092D" w14:textId="4C00BBB2" w:rsidR="006A7A2B" w:rsidRDefault="009E0A16" w:rsidP="006A7A2B">
      <w:pPr>
        <w:rPr>
          <w:color w:val="000000"/>
        </w:rPr>
      </w:pPr>
      <w:r>
        <w:rPr>
          <w:color w:val="000000"/>
        </w:rPr>
        <w:t>We have designed the UI for content reconfiguring and publishing to closely match the UI for content creation</w:t>
      </w:r>
      <w:r w:rsidR="006B7A4B">
        <w:rPr>
          <w:color w:val="000000"/>
        </w:rPr>
        <w:t xml:space="preserve">. </w:t>
      </w:r>
      <w:r w:rsidR="00836367">
        <w:rPr>
          <w:color w:val="000000"/>
        </w:rPr>
        <w:t>It allows the use of existing content</w:t>
      </w:r>
      <w:r w:rsidR="00BD2BAC">
        <w:rPr>
          <w:color w:val="000000"/>
        </w:rPr>
        <w:t xml:space="preserve"> created by other users</w:t>
      </w:r>
      <w:r w:rsidR="00836367">
        <w:rPr>
          <w:color w:val="000000"/>
        </w:rPr>
        <w:t xml:space="preserve"> and let users modify it as if they were creating new content without</w:t>
      </w:r>
      <w:r w:rsidR="006F26B7">
        <w:rPr>
          <w:color w:val="000000"/>
        </w:rPr>
        <w:t xml:space="preserve"> </w:t>
      </w:r>
      <w:r w:rsidR="00BD2BAC">
        <w:rPr>
          <w:color w:val="000000"/>
        </w:rPr>
        <w:t xml:space="preserve">the need for </w:t>
      </w:r>
      <w:r w:rsidR="006F26B7">
        <w:rPr>
          <w:color w:val="000000"/>
        </w:rPr>
        <w:t xml:space="preserve">setting all its </w:t>
      </w:r>
      <w:r w:rsidR="00921873">
        <w:rPr>
          <w:color w:val="000000"/>
        </w:rPr>
        <w:t xml:space="preserve">input </w:t>
      </w:r>
      <w:r w:rsidR="006F26B7">
        <w:rPr>
          <w:color w:val="000000"/>
        </w:rPr>
        <w:t>parameters and context rules</w:t>
      </w:r>
      <w:r w:rsidR="00B62E7F">
        <w:rPr>
          <w:color w:val="000000"/>
        </w:rPr>
        <w:t xml:space="preserve"> from scratch</w:t>
      </w:r>
      <w:r w:rsidR="00836367">
        <w:rPr>
          <w:color w:val="000000"/>
        </w:rPr>
        <w:t>.</w:t>
      </w:r>
      <w:r w:rsidR="006A7A2B">
        <w:rPr>
          <w:color w:val="000000"/>
        </w:rPr>
        <w:t xml:space="preserve"> </w:t>
      </w:r>
    </w:p>
    <w:p w14:paraId="563796AB" w14:textId="772A69FB" w:rsidR="00743B65" w:rsidRDefault="00743B65" w:rsidP="00986B0A">
      <w:pPr>
        <w:pStyle w:val="Heading2"/>
      </w:pPr>
      <w:r>
        <w:t xml:space="preserve">Appropriation as information staging </w:t>
      </w:r>
    </w:p>
    <w:p w14:paraId="4F46F162" w14:textId="7D054E4A" w:rsidR="006A7A2B" w:rsidRDefault="006A7A2B" w:rsidP="006A7A2B">
      <w:pPr>
        <w:rPr>
          <w:color w:val="000000"/>
        </w:rPr>
      </w:pPr>
      <w:r>
        <w:rPr>
          <w:color w:val="000000"/>
        </w:rPr>
        <w:t xml:space="preserve">Appropriating content for community displays can be seen as “information staging” </w:t>
      </w:r>
      <w:r>
        <w:rPr>
          <w:color w:val="000000"/>
        </w:rPr>
        <w:fldChar w:fldCharType="begin"/>
      </w:r>
      <w:r>
        <w:rPr>
          <w:color w:val="000000"/>
        </w:rPr>
        <w:instrText xml:space="preserve"> ADDIN ZOTERO_ITEM CSL_CITATION {"citationID":"gtKoFyeU","properties":{"formattedCitation":"[1]","plainCitation":"[1]"},"citationItems":[{"id":339,"uris":["http://zotero.org/groups/115605/items/45HHUHID"],"uri":["http://zotero.org/groups/115605/items/45HHUHID"],"itemData":{"id":339,"type":"paper-conference","title":"Sharing multimedia content with interactive public displays: a case study","container-title":"Proceedings of the 5th conference on Designing interactive systems: processes, practices, methods, and techniques","collection-title":"DIS '04","publisher":"ACM","publisher-place":"New York, NY, USA","page":"7–16","source":"ACM Digital Library","event-place":"New York, NY, USA","abstract":"Plasma Posters are large screen, digital, interactive poster-boards situated in public spaces, designed to facilitate informal content sharing within teams, groups, organizations and communities. While interest i interactive community poster boards has grown recently, few successful examples have been reported. In this paper we describe an ongoing installation of Plasma Posters within our organization, and report qualitative and quantitative data from 20 months of use showing the Posters have become an integral part of information sharing, complementing email and Web-based sharing. Success factors include our design process, the reliability and flexibility of the technology and the social setting of our organization. We briefly describe three external installations of the Plasma Poster Network in public places. We then reflect on content posting as \"information staging\" and the ways in which the public space itself becomes part of the \"interface\" to content.","URL":"http://doi.acm.org/10.1145/1013115.1013119","DOI":"10.1145/1013115.1013119","ISBN":"1-58113-787-7","shortTitle":"Sharing multimedia content with interactive public displays","author":[{"family":"Churchill","given":"Elizabeth F."},{"family":"Nelson","given":"Les"},{"family":"Denoue","given":"Laurent"},{"family":"Helfman","given":"Jonathan"},{"family":"Murphy","given":"Paul"}],"issued":{"date-parts":[[2004]]},"accessed":{"date-parts":[[2012,6,12]]}}}],"schema":"https://github.com/citation-style-language/schema/raw/master/csl-citation.json"} </w:instrText>
      </w:r>
      <w:r>
        <w:rPr>
          <w:color w:val="000000"/>
        </w:rPr>
        <w:fldChar w:fldCharType="separate"/>
      </w:r>
      <w:r>
        <w:rPr>
          <w:noProof/>
          <w:color w:val="000000"/>
        </w:rPr>
        <w:t>[1]</w:t>
      </w:r>
      <w:r>
        <w:rPr>
          <w:color w:val="000000"/>
        </w:rPr>
        <w:fldChar w:fldCharType="end"/>
      </w:r>
      <w:r>
        <w:rPr>
          <w:color w:val="000000"/>
        </w:rPr>
        <w:t xml:space="preserve">, where the display is a public stage </w:t>
      </w:r>
      <w:r w:rsidR="00576364">
        <w:rPr>
          <w:color w:val="000000"/>
        </w:rPr>
        <w:t>on which</w:t>
      </w:r>
      <w:r>
        <w:rPr>
          <w:color w:val="000000"/>
        </w:rPr>
        <w:t xml:space="preserve"> each user is represented by the content they share. Our design for the appropriation of content supports this aspect and tries to prevent unintended representations. </w:t>
      </w:r>
      <w:r w:rsidR="00743B65">
        <w:rPr>
          <w:color w:val="000000"/>
        </w:rPr>
        <w:t>T</w:t>
      </w:r>
      <w:r>
        <w:rPr>
          <w:color w:val="000000"/>
        </w:rPr>
        <w:t>he user interface provides a “backstage” feature that allows users to test widgets on their local system before sharing it with the community.</w:t>
      </w:r>
      <w:r w:rsidR="00396443">
        <w:rPr>
          <w:color w:val="000000"/>
        </w:rPr>
        <w:t xml:space="preserve"> Users can </w:t>
      </w:r>
      <w:r w:rsidR="00645433">
        <w:rPr>
          <w:color w:val="000000"/>
        </w:rPr>
        <w:t xml:space="preserve">create their set of widgets and then press the Backstage button. </w:t>
      </w:r>
      <w:r w:rsidR="00396443">
        <w:rPr>
          <w:color w:val="000000"/>
        </w:rPr>
        <w:t xml:space="preserve">Users can appropriate and reconfigure their widgets </w:t>
      </w:r>
    </w:p>
    <w:p w14:paraId="19D4AB16" w14:textId="77777777" w:rsidR="00367D90" w:rsidRPr="00367D90" w:rsidRDefault="00367D90" w:rsidP="00367D90">
      <w:pPr>
        <w:pStyle w:val="Heading2"/>
      </w:pPr>
    </w:p>
    <w:p w14:paraId="0171A682" w14:textId="10DE079E" w:rsidR="006559C9" w:rsidRDefault="006559C9" w:rsidP="006559C9">
      <w:pPr>
        <w:pStyle w:val="Heading1"/>
      </w:pPr>
      <w:r>
        <w:t>Implementation</w:t>
      </w:r>
    </w:p>
    <w:p w14:paraId="38369854" w14:textId="49F395BE" w:rsidR="00BC0728" w:rsidRDefault="00676BEB" w:rsidP="0056482B">
      <w:r>
        <w:t>StoneSoup consists of three main modules: The web interface is coded in HTML and</w:t>
      </w:r>
      <w:r w:rsidR="009D442D">
        <w:t xml:space="preserve"> Ajax</w:t>
      </w:r>
      <w:r>
        <w:t xml:space="preserve">, the backend in Python, and </w:t>
      </w:r>
      <w:r w:rsidR="009D442D">
        <w:t xml:space="preserve">the </w:t>
      </w:r>
      <w:r>
        <w:t>display renderer in HTML</w:t>
      </w:r>
      <w:r w:rsidR="009D442D">
        <w:t xml:space="preserve">, </w:t>
      </w:r>
      <w:proofErr w:type="spellStart"/>
      <w:r w:rsidR="009D442D">
        <w:t>Javascript</w:t>
      </w:r>
      <w:proofErr w:type="spellEnd"/>
      <w:r w:rsidR="009D442D">
        <w:t xml:space="preserve"> </w:t>
      </w:r>
      <w:r>
        <w:t>and</w:t>
      </w:r>
      <w:r w:rsidR="009D442D">
        <w:t xml:space="preserve"> it</w:t>
      </w:r>
      <w:r>
        <w:t xml:space="preserve"> utilizes </w:t>
      </w:r>
      <w:proofErr w:type="spellStart"/>
      <w:r w:rsidR="009D442D">
        <w:t>WebSockets</w:t>
      </w:r>
      <w:proofErr w:type="spellEnd"/>
      <w:r w:rsidR="009D442D">
        <w:t xml:space="preserve"> for instant updating</w:t>
      </w:r>
      <w:r>
        <w:t>.</w:t>
      </w:r>
      <w:r w:rsidR="001C79F8">
        <w:t xml:space="preserve"> All parts of the system have been </w:t>
      </w:r>
      <w:r w:rsidR="00A7717D">
        <w:t>programmed</w:t>
      </w:r>
      <w:r w:rsidR="001C79F8">
        <w:t xml:space="preserve"> </w:t>
      </w:r>
      <w:r w:rsidR="00E20F6C">
        <w:t xml:space="preserve">in a </w:t>
      </w:r>
      <w:r w:rsidR="00F31510">
        <w:t>modular</w:t>
      </w:r>
      <w:r w:rsidR="00E20F6C">
        <w:t xml:space="preserve"> manner</w:t>
      </w:r>
      <w:r w:rsidR="00726416">
        <w:t xml:space="preserve"> to support extensibility in the sensors, displays, clients and features</w:t>
      </w:r>
      <w:r w:rsidR="001C79F8">
        <w:t xml:space="preserve">. The prototype </w:t>
      </w:r>
      <w:r w:rsidR="00B0150E">
        <w:t xml:space="preserve">display </w:t>
      </w:r>
      <w:r w:rsidR="001C79F8">
        <w:t>is currently deployed</w:t>
      </w:r>
      <w:r w:rsidR="00B0150E">
        <w:t xml:space="preserve"> in the student space</w:t>
      </w:r>
      <w:r w:rsidR="001C79F8">
        <w:t xml:space="preserve"> on</w:t>
      </w:r>
      <w:r w:rsidR="00B0150E">
        <w:t xml:space="preserve"> a 2560x1440 resolution display, </w:t>
      </w:r>
      <w:r w:rsidR="001C79F8">
        <w:t xml:space="preserve">with </w:t>
      </w:r>
      <w:r w:rsidR="00B0150E">
        <w:t xml:space="preserve">its </w:t>
      </w:r>
      <w:r w:rsidR="001C79F8">
        <w:t xml:space="preserve">backend server hosted on Amazon EC2. </w:t>
      </w:r>
    </w:p>
    <w:p w14:paraId="01F948EF" w14:textId="79276B49" w:rsidR="008E3364" w:rsidRDefault="005A5AB9" w:rsidP="008E3364">
      <w:pPr>
        <w:rPr>
          <w:color w:val="000000"/>
          <w:spacing w:val="-4"/>
          <w:szCs w:val="17"/>
        </w:rPr>
      </w:pPr>
      <w:r>
        <w:t>Before StoneSoup can show personalized content, users first need to register and appropriate content using the mobile web interface for StoneSoup.</w:t>
      </w:r>
      <w:r w:rsidRPr="008E3364">
        <w:rPr>
          <w:color w:val="000000"/>
          <w:spacing w:val="-4"/>
          <w:szCs w:val="17"/>
        </w:rPr>
        <w:t xml:space="preserve"> </w:t>
      </w:r>
      <w:r w:rsidR="00B0150E">
        <w:t>The display utilizes Bluetooth sensors for detecting nearby users</w:t>
      </w:r>
      <w:r w:rsidR="008F65DA">
        <w:t xml:space="preserve"> (Figure 1)</w:t>
      </w:r>
      <w:r w:rsidR="00B0150E">
        <w:t>.</w:t>
      </w:r>
      <w:r w:rsidR="004304CC">
        <w:t xml:space="preserve"> In addition, users can manually tell the system that they are nearby.</w:t>
      </w:r>
      <w:r w:rsidR="00B0150E">
        <w:t xml:space="preserve"> </w:t>
      </w:r>
      <w:r w:rsidR="008E3364" w:rsidRPr="00EE3A10">
        <w:rPr>
          <w:color w:val="000000"/>
          <w:spacing w:val="-4"/>
          <w:szCs w:val="17"/>
        </w:rPr>
        <w:t xml:space="preserve">StoneSoup fetches </w:t>
      </w:r>
      <w:r w:rsidR="008E3364">
        <w:rPr>
          <w:color w:val="000000"/>
          <w:spacing w:val="-4"/>
          <w:szCs w:val="17"/>
        </w:rPr>
        <w:t xml:space="preserve">the content and configuration of registered </w:t>
      </w:r>
      <w:r w:rsidR="00EE7827">
        <w:rPr>
          <w:color w:val="000000"/>
          <w:spacing w:val="-4"/>
          <w:szCs w:val="17"/>
        </w:rPr>
        <w:t xml:space="preserve">nearby </w:t>
      </w:r>
      <w:r w:rsidR="008E3364">
        <w:rPr>
          <w:color w:val="000000"/>
          <w:spacing w:val="-4"/>
          <w:szCs w:val="17"/>
        </w:rPr>
        <w:t>users from the backend,</w:t>
      </w:r>
      <w:r w:rsidR="008E3364" w:rsidRPr="00EE3A10">
        <w:rPr>
          <w:color w:val="000000"/>
          <w:spacing w:val="-4"/>
          <w:szCs w:val="17"/>
        </w:rPr>
        <w:t xml:space="preserve"> and </w:t>
      </w:r>
      <w:r>
        <w:rPr>
          <w:color w:val="000000"/>
          <w:spacing w:val="-4"/>
          <w:szCs w:val="17"/>
        </w:rPr>
        <w:t xml:space="preserve">then </w:t>
      </w:r>
      <w:r w:rsidR="008E3364" w:rsidRPr="00EE3A10">
        <w:rPr>
          <w:color w:val="000000"/>
          <w:spacing w:val="-4"/>
          <w:szCs w:val="17"/>
        </w:rPr>
        <w:t>displays it on the</w:t>
      </w:r>
      <w:r>
        <w:rPr>
          <w:color w:val="000000"/>
          <w:spacing w:val="-4"/>
          <w:szCs w:val="17"/>
        </w:rPr>
        <w:t xml:space="preserve"> screen</w:t>
      </w:r>
      <w:r w:rsidR="008E3364" w:rsidRPr="00EE3A10">
        <w:rPr>
          <w:color w:val="000000"/>
          <w:spacing w:val="-4"/>
          <w:szCs w:val="17"/>
        </w:rPr>
        <w:t xml:space="preserve">. </w:t>
      </w:r>
      <w:r w:rsidR="00EE7827">
        <w:rPr>
          <w:color w:val="000000"/>
          <w:spacing w:val="-4"/>
          <w:szCs w:val="17"/>
        </w:rPr>
        <w:t>In the rest of this</w:t>
      </w:r>
      <w:r w:rsidR="000345E6">
        <w:rPr>
          <w:color w:val="000000"/>
          <w:spacing w:val="-4"/>
          <w:szCs w:val="17"/>
        </w:rPr>
        <w:t xml:space="preserve"> section we highlight t</w:t>
      </w:r>
      <w:r w:rsidR="00EE7827">
        <w:rPr>
          <w:color w:val="000000"/>
          <w:spacing w:val="-4"/>
          <w:szCs w:val="17"/>
        </w:rPr>
        <w:t>he implementation of our design</w:t>
      </w:r>
      <w:r w:rsidR="008042DA">
        <w:rPr>
          <w:color w:val="000000"/>
          <w:spacing w:val="-4"/>
          <w:szCs w:val="17"/>
        </w:rPr>
        <w:t>s</w:t>
      </w:r>
      <w:r w:rsidR="000345E6">
        <w:rPr>
          <w:color w:val="000000"/>
          <w:spacing w:val="-4"/>
          <w:szCs w:val="17"/>
        </w:rPr>
        <w:t>.</w:t>
      </w:r>
    </w:p>
    <w:p w14:paraId="310FF51A" w14:textId="218FF9AB" w:rsidR="00B0150E" w:rsidRDefault="00C25704" w:rsidP="00B0150E">
      <w:pPr>
        <w:pStyle w:val="Heading2"/>
      </w:pPr>
      <w:r>
        <w:rPr>
          <w:noProof/>
        </w:rPr>
        <mc:AlternateContent>
          <mc:Choice Requires="wpg">
            <w:drawing>
              <wp:anchor distT="0" distB="0" distL="114300" distR="114300" simplePos="0" relativeHeight="251671552" behindDoc="0" locked="0" layoutInCell="1" allowOverlap="1" wp14:anchorId="087AED58" wp14:editId="0F785708">
                <wp:simplePos x="0" y="0"/>
                <wp:positionH relativeFrom="column">
                  <wp:posOffset>-2463165</wp:posOffset>
                </wp:positionH>
                <wp:positionV relativeFrom="paragraph">
                  <wp:posOffset>-810260</wp:posOffset>
                </wp:positionV>
                <wp:extent cx="2296160" cy="3219450"/>
                <wp:effectExtent l="0" t="0" r="0" b="6350"/>
                <wp:wrapNone/>
                <wp:docPr id="23" name="Group 23"/>
                <wp:cNvGraphicFramePr/>
                <a:graphic xmlns:a="http://schemas.openxmlformats.org/drawingml/2006/main">
                  <a:graphicData uri="http://schemas.microsoft.com/office/word/2010/wordprocessingGroup">
                    <wpg:wgp>
                      <wpg:cNvGrpSpPr/>
                      <wpg:grpSpPr>
                        <a:xfrm>
                          <a:off x="0" y="0"/>
                          <a:ext cx="2296160" cy="3219450"/>
                          <a:chOff x="0" y="0"/>
                          <a:chExt cx="2515870" cy="3509927"/>
                        </a:xfrm>
                      </wpg:grpSpPr>
                      <pic:pic xmlns:pic="http://schemas.openxmlformats.org/drawingml/2006/picture">
                        <pic:nvPicPr>
                          <pic:cNvPr id="24" name="Picture 1"/>
                          <pic:cNvPicPr>
                            <a:picLocks noChangeAspect="1"/>
                          </pic:cNvPicPr>
                        </pic:nvPicPr>
                        <pic:blipFill rotWithShape="1">
                          <a:blip r:embed="rId26">
                            <a:extLst>
                              <a:ext uri="{28A0092B-C50C-407E-A947-70E740481C1C}">
                                <a14:useLocalDpi xmlns:a14="http://schemas.microsoft.com/office/drawing/2010/main" val="0"/>
                              </a:ext>
                            </a:extLst>
                          </a:blip>
                          <a:srcRect b="54402"/>
                          <a:stretch/>
                        </pic:blipFill>
                        <pic:spPr bwMode="auto">
                          <a:xfrm>
                            <a:off x="0" y="0"/>
                            <a:ext cx="2515870" cy="2171700"/>
                          </a:xfrm>
                          <a:prstGeom prst="rect">
                            <a:avLst/>
                          </a:prstGeom>
                          <a:noFill/>
                          <a:ln>
                            <a:noFill/>
                          </a:ln>
                          <a:extLst>
                            <a:ext uri="{53640926-AAD7-44d8-BBD7-CCE9431645EC}">
                              <a14:shadowObscured xmlns:a14="http://schemas.microsoft.com/office/drawing/2010/main"/>
                            </a:ext>
                          </a:extLst>
                        </pic:spPr>
                      </pic:pic>
                      <wps:wsp>
                        <wps:cNvPr id="25" name="Text Box 25"/>
                        <wps:cNvSpPr txBox="1"/>
                        <wps:spPr>
                          <a:xfrm>
                            <a:off x="0" y="2228850"/>
                            <a:ext cx="2515870" cy="128107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B1E185" w14:textId="77777777" w:rsidR="00425F1C" w:rsidRDefault="008E0AEF" w:rsidP="00C25704">
                              <w:pPr>
                                <w:pStyle w:val="Caption"/>
                              </w:pPr>
                              <w:r>
                                <w:t xml:space="preserve">Figure </w:t>
                              </w:r>
                              <w:r w:rsidR="007C519B">
                                <w:t>6</w:t>
                              </w:r>
                              <w:r>
                                <w:t xml:space="preserve"> Study Lounge at the Shapiro Undergraduate library. Notice the many public displays.</w:t>
                              </w:r>
                              <w:r w:rsidR="00425F1C">
                                <w:t xml:space="preserve"> </w:t>
                              </w:r>
                            </w:p>
                            <w:p w14:paraId="0F45AB83" w14:textId="4D2558A6" w:rsidR="008E0AEF" w:rsidRDefault="00425F1C" w:rsidP="00C25704">
                              <w:pPr>
                                <w:pStyle w:val="Caption"/>
                              </w:pPr>
                              <w:r>
                                <w:t xml:space="preserve">Photo taken and modified from </w:t>
                              </w:r>
                              <w:r w:rsidRPr="00425F1C">
                                <w:t>http://www.lib.umich.edu/berts-cafe-study-loun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3" o:spid="_x0000_s1042" style="position:absolute;margin-left:-193.9pt;margin-top:-63.75pt;width:180.8pt;height:253.5pt;z-index:251671552;mso-width-relative:margin;mso-height-relative:margin" coordsize="2515870,350992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">
                <v:shape id="Picture 1" o:spid="_x0000_s1043" type="#_x0000_t75" style="position:absolute;width:2515870;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q2&#10;divGAAAA2wAAAA8AAABkcnMvZG93bnJldi54bWxEj0FrwkAUhO8F/8PyBC+lbqJSSsxGWiHowYOm&#10;pV4f2dckNfs2ZleN/75bKPQ4zMw3TLoaTCuu1LvGsoJ4GoEgLq1uuFLw8Z4/vYBwHllja5kU3MnB&#10;Khs9pJhoe+MDXQtfiQBhl6CC2vsukdKVNRl0U9sRB+/L9gZ9kH0ldY+3ADetnEXRszTYcFiosaN1&#10;TeWpuBgF3eZx/ladD/e4+L5sT7tjvo8/c6Um4+F1CcLT4P/Df+2tVjBbwO+X8ANk9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rZ2K8YAAADbAAAADwAAAAAAAAAAAAAAAACc&#10;AgAAZHJzL2Rvd25yZXYueG1sUEsFBgAAAAAEAAQA9wAAAI8DAAAAAA==&#10;">
                  <v:imagedata r:id="rId27" o:title="" cropbottom="35653f"/>
                  <v:path arrowok="t"/>
                </v:shape>
                <v:shape id="Text Box 25" o:spid="_x0000_s1044" type="#_x0000_t202" style="position:absolute;top:2228850;width:2515870;height:128107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Ob17xQAA&#10;ANsAAAAPAAAAZHJzL2Rvd25yZXYueG1sRI/NasMwEITvhbyD2EAupZFraChulJCfBnpID3ZDzou1&#10;tUytlZGU2Hn7qhDocZiZb5jlerSduJIPrWMFz/MMBHHtdMuNgtPX4ekVRIjIGjvHpOBGAdarycMS&#10;C+0GLulaxUYkCIcCFZgY+0LKUBuyGOauJ07et/MWY5K+kdrjkOC2k3mWLaTFltOCwZ52huqf6mIV&#10;LPb+MpS8e9yf3o/42Tf5eXs7KzWbjps3EJHG+B++tz+0gvwF/r6kH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5vXvFAAAA2wAAAA8AAAAAAAAAAAAAAAAAlwIAAGRycy9k&#10;b3ducmV2LnhtbFBLBQYAAAAABAAEAPUAAACJAwAAAAA=&#10;" stroked="f">
                  <v:textbox inset="0,0,0,0">
                    <w:txbxContent>
                      <w:p w14:paraId="12B1E185" w14:textId="77777777" w:rsidR="00425F1C" w:rsidRDefault="008E0AEF" w:rsidP="00C25704">
                        <w:pPr>
                          <w:pStyle w:val="Caption"/>
                        </w:pPr>
                        <w:r>
                          <w:t xml:space="preserve">Figure </w:t>
                        </w:r>
                        <w:r w:rsidR="007C519B">
                          <w:t>6</w:t>
                        </w:r>
                        <w:r>
                          <w:t xml:space="preserve"> Study Lounge at the Shapiro Undergraduate library. Notice the many public displays.</w:t>
                        </w:r>
                        <w:r w:rsidR="00425F1C">
                          <w:t xml:space="preserve"> </w:t>
                        </w:r>
                      </w:p>
                      <w:p w14:paraId="0F45AB83" w14:textId="4D2558A6" w:rsidR="008E0AEF" w:rsidRDefault="00425F1C" w:rsidP="00C25704">
                        <w:pPr>
                          <w:pStyle w:val="Caption"/>
                        </w:pPr>
                        <w:r>
                          <w:t xml:space="preserve">Photo taken and modified from </w:t>
                        </w:r>
                        <w:r w:rsidRPr="00425F1C">
                          <w:t>http://www.lib.umich.edu/berts-cafe-study-lounge</w:t>
                        </w:r>
                      </w:p>
                    </w:txbxContent>
                  </v:textbox>
                </v:shape>
              </v:group>
            </w:pict>
          </mc:Fallback>
        </mc:AlternateContent>
      </w:r>
      <w:r w:rsidR="00B0150E">
        <w:t>Content Creation</w:t>
      </w:r>
      <w:r w:rsidR="00C5640F">
        <w:t xml:space="preserve"> and Appropriation</w:t>
      </w:r>
    </w:p>
    <w:p w14:paraId="7DBFDD95" w14:textId="0B9D0330" w:rsidR="00665AF1" w:rsidRDefault="00B0150E" w:rsidP="000E6526">
      <w:pPr>
        <w:rPr>
          <w:b/>
        </w:rPr>
      </w:pPr>
      <w:r w:rsidRPr="00EE3A10">
        <w:rPr>
          <w:color w:val="000000"/>
        </w:rPr>
        <w:t xml:space="preserve">Users </w:t>
      </w:r>
      <w:r w:rsidR="00C5640F">
        <w:rPr>
          <w:color w:val="000000"/>
        </w:rPr>
        <w:t xml:space="preserve">can </w:t>
      </w:r>
      <w:r w:rsidR="008E3364">
        <w:rPr>
          <w:color w:val="000000"/>
        </w:rPr>
        <w:t xml:space="preserve">create and </w:t>
      </w:r>
      <w:r w:rsidRPr="00EE3A10">
        <w:rPr>
          <w:color w:val="000000"/>
        </w:rPr>
        <w:t>appropriate widgets they would like to see when they are around a display</w:t>
      </w:r>
      <w:r w:rsidR="00C50368">
        <w:rPr>
          <w:color w:val="000000"/>
        </w:rPr>
        <w:t xml:space="preserve"> (</w:t>
      </w:r>
      <w:r>
        <w:rPr>
          <w:color w:val="000000"/>
        </w:rPr>
        <w:t>Figure 1</w:t>
      </w:r>
      <w:r w:rsidR="00C50368">
        <w:rPr>
          <w:color w:val="000000"/>
        </w:rPr>
        <w:t>)</w:t>
      </w:r>
      <w:r w:rsidR="00AB61C1">
        <w:rPr>
          <w:color w:val="000000"/>
        </w:rPr>
        <w:t>.</w:t>
      </w:r>
      <w:r w:rsidR="000E6526" w:rsidRPr="00EE3A10">
        <w:rPr>
          <w:color w:val="000000"/>
          <w:spacing w:val="-4"/>
          <w:szCs w:val="17"/>
        </w:rPr>
        <w:t xml:space="preserve"> </w:t>
      </w:r>
      <w:r w:rsidR="00665AF1">
        <w:rPr>
          <w:color w:val="000000"/>
          <w:spacing w:val="-4"/>
          <w:szCs w:val="17"/>
        </w:rPr>
        <w:t xml:space="preserve">The mobile web interface </w:t>
      </w:r>
      <w:r w:rsidR="00665AF1" w:rsidRPr="00B03C34">
        <w:rPr>
          <w:color w:val="000000"/>
          <w:spacing w:val="-4"/>
          <w:szCs w:val="17"/>
        </w:rPr>
        <w:t xml:space="preserve">allows users to easily add and configure </w:t>
      </w:r>
      <w:r w:rsidR="006A7A2B">
        <w:rPr>
          <w:color w:val="000000"/>
          <w:spacing w:val="-4"/>
          <w:szCs w:val="17"/>
        </w:rPr>
        <w:t xml:space="preserve">these </w:t>
      </w:r>
      <w:r w:rsidR="00665AF1" w:rsidRPr="00B03C34">
        <w:rPr>
          <w:color w:val="000000"/>
          <w:spacing w:val="-4"/>
          <w:szCs w:val="17"/>
        </w:rPr>
        <w:t xml:space="preserve">widgets </w:t>
      </w:r>
      <w:r w:rsidR="00C50368">
        <w:rPr>
          <w:color w:val="000000"/>
          <w:spacing w:val="-4"/>
          <w:szCs w:val="17"/>
        </w:rPr>
        <w:t>(Figure 2)</w:t>
      </w:r>
      <w:r w:rsidR="00665AF1" w:rsidRPr="00B03C34">
        <w:rPr>
          <w:color w:val="000000"/>
          <w:spacing w:val="-4"/>
          <w:szCs w:val="17"/>
        </w:rPr>
        <w:t xml:space="preserve">. </w:t>
      </w:r>
      <w:r w:rsidR="00665AF1">
        <w:rPr>
          <w:color w:val="000000"/>
          <w:spacing w:val="-4"/>
          <w:szCs w:val="17"/>
        </w:rPr>
        <w:t xml:space="preserve">We utilize </w:t>
      </w:r>
      <w:r w:rsidR="006A7A2B">
        <w:rPr>
          <w:color w:val="000000"/>
          <w:spacing w:val="-4"/>
          <w:szCs w:val="17"/>
        </w:rPr>
        <w:t xml:space="preserve">multiple </w:t>
      </w:r>
      <w:r w:rsidR="00665AF1">
        <w:rPr>
          <w:color w:val="000000"/>
        </w:rPr>
        <w:t xml:space="preserve">APIs provided by online services to allow users </w:t>
      </w:r>
      <w:r w:rsidR="00961599">
        <w:rPr>
          <w:color w:val="000000"/>
        </w:rPr>
        <w:t xml:space="preserve">to </w:t>
      </w:r>
      <w:r w:rsidR="00665AF1">
        <w:rPr>
          <w:color w:val="000000"/>
        </w:rPr>
        <w:t xml:space="preserve">display content of their interest. </w:t>
      </w:r>
      <w:r w:rsidR="00665AF1">
        <w:rPr>
          <w:color w:val="000000"/>
          <w:spacing w:val="-4"/>
          <w:szCs w:val="17"/>
        </w:rPr>
        <w:t xml:space="preserve">Each type of widget can be configured in the content that’s </w:t>
      </w:r>
      <w:r w:rsidR="00961599">
        <w:rPr>
          <w:color w:val="000000"/>
          <w:spacing w:val="-4"/>
          <w:szCs w:val="17"/>
        </w:rPr>
        <w:t xml:space="preserve">being </w:t>
      </w:r>
      <w:r w:rsidR="00665AF1">
        <w:rPr>
          <w:color w:val="000000"/>
          <w:spacing w:val="-4"/>
          <w:szCs w:val="17"/>
        </w:rPr>
        <w:t xml:space="preserve">displayed; the appearance of the widget; the time and social context of when the widget should be visible.  </w:t>
      </w:r>
    </w:p>
    <w:p w14:paraId="11E7AC0E" w14:textId="6A13F60C" w:rsidR="00C66601" w:rsidRPr="00C66601" w:rsidRDefault="00D31BCC" w:rsidP="00C66601">
      <w:pPr>
        <w:pStyle w:val="Heading2"/>
      </w:pPr>
      <w:r>
        <w:t>Real-time</w:t>
      </w:r>
      <w:r w:rsidR="00C66601">
        <w:t xml:space="preserve"> Interactions</w:t>
      </w:r>
    </w:p>
    <w:p w14:paraId="27158A2C" w14:textId="5A31BB31" w:rsidR="00B03C34" w:rsidRPr="00571667" w:rsidRDefault="000E6526" w:rsidP="001212D1">
      <w:r w:rsidRPr="00EE3A10">
        <w:rPr>
          <w:color w:val="000000"/>
          <w:spacing w:val="-4"/>
          <w:szCs w:val="17"/>
        </w:rPr>
        <w:t xml:space="preserve">The </w:t>
      </w:r>
      <w:r w:rsidR="00C66601">
        <w:rPr>
          <w:color w:val="000000"/>
          <w:spacing w:val="-4"/>
          <w:szCs w:val="17"/>
        </w:rPr>
        <w:t xml:space="preserve">StoneSoup </w:t>
      </w:r>
      <w:r w:rsidRPr="00EE3A10">
        <w:rPr>
          <w:color w:val="000000"/>
          <w:spacing w:val="-4"/>
          <w:szCs w:val="17"/>
        </w:rPr>
        <w:t xml:space="preserve">system detects </w:t>
      </w:r>
      <w:r w:rsidR="00C67E39">
        <w:rPr>
          <w:color w:val="000000"/>
          <w:spacing w:val="-4"/>
          <w:szCs w:val="17"/>
        </w:rPr>
        <w:t xml:space="preserve">postures, </w:t>
      </w:r>
      <w:r w:rsidRPr="00EE3A10">
        <w:rPr>
          <w:color w:val="000000"/>
          <w:spacing w:val="-4"/>
          <w:szCs w:val="17"/>
        </w:rPr>
        <w:t>gestures and other events to allow</w:t>
      </w:r>
      <w:r>
        <w:rPr>
          <w:color w:val="000000"/>
          <w:spacing w:val="-4"/>
          <w:szCs w:val="17"/>
        </w:rPr>
        <w:t xml:space="preserve"> multiple ways of </w:t>
      </w:r>
      <w:r w:rsidR="00C67E39">
        <w:rPr>
          <w:color w:val="000000"/>
          <w:spacing w:val="-4"/>
          <w:szCs w:val="17"/>
        </w:rPr>
        <w:t>interacting with the system</w:t>
      </w:r>
      <w:r w:rsidRPr="00EE3A10">
        <w:rPr>
          <w:color w:val="000000"/>
          <w:spacing w:val="-4"/>
          <w:szCs w:val="17"/>
        </w:rPr>
        <w:t xml:space="preserve">. </w:t>
      </w:r>
      <w:r w:rsidR="00C67E39">
        <w:rPr>
          <w:color w:val="000000"/>
          <w:spacing w:val="-4"/>
          <w:szCs w:val="17"/>
        </w:rPr>
        <w:t xml:space="preserve">The system is flexible in its design for </w:t>
      </w:r>
      <w:r w:rsidR="002423AA">
        <w:rPr>
          <w:color w:val="000000"/>
          <w:spacing w:val="-4"/>
          <w:szCs w:val="17"/>
        </w:rPr>
        <w:t>allowing the addition of</w:t>
      </w:r>
      <w:r w:rsidR="00C67E39">
        <w:rPr>
          <w:color w:val="000000"/>
          <w:spacing w:val="-4"/>
          <w:szCs w:val="17"/>
        </w:rPr>
        <w:t xml:space="preserve"> new </w:t>
      </w:r>
      <w:r>
        <w:rPr>
          <w:color w:val="000000"/>
          <w:spacing w:val="-4"/>
          <w:szCs w:val="17"/>
        </w:rPr>
        <w:t xml:space="preserve">sensors </w:t>
      </w:r>
      <w:r w:rsidRPr="00EE3A10">
        <w:rPr>
          <w:color w:val="000000"/>
          <w:spacing w:val="-4"/>
          <w:szCs w:val="17"/>
        </w:rPr>
        <w:t xml:space="preserve">and </w:t>
      </w:r>
      <w:r w:rsidR="00D31BCC">
        <w:rPr>
          <w:color w:val="000000"/>
          <w:spacing w:val="-4"/>
          <w:szCs w:val="17"/>
        </w:rPr>
        <w:t xml:space="preserve">to be </w:t>
      </w:r>
      <w:r w:rsidRPr="00EE3A10">
        <w:rPr>
          <w:color w:val="000000"/>
          <w:spacing w:val="-4"/>
          <w:szCs w:val="17"/>
        </w:rPr>
        <w:t>deployed in multiple locations simultaneously.</w:t>
      </w:r>
      <w:r w:rsidR="007C7CD2">
        <w:rPr>
          <w:color w:val="000000"/>
          <w:spacing w:val="-4"/>
          <w:szCs w:val="17"/>
        </w:rPr>
        <w:t xml:space="preserve"> Users can use</w:t>
      </w:r>
      <w:r w:rsidR="00C67E39">
        <w:rPr>
          <w:color w:val="000000"/>
          <w:spacing w:val="-4"/>
          <w:szCs w:val="17"/>
        </w:rPr>
        <w:t xml:space="preserve"> </w:t>
      </w:r>
      <w:r w:rsidR="007C7CD2">
        <w:rPr>
          <w:color w:val="000000"/>
        </w:rPr>
        <w:t>K</w:t>
      </w:r>
      <w:r w:rsidR="00937DCA">
        <w:rPr>
          <w:color w:val="000000"/>
        </w:rPr>
        <w:t xml:space="preserve">inect gestures </w:t>
      </w:r>
      <w:r w:rsidR="0028516A">
        <w:rPr>
          <w:color w:val="000000"/>
        </w:rPr>
        <w:t xml:space="preserve">like left and </w:t>
      </w:r>
      <w:r w:rsidR="0018781E">
        <w:rPr>
          <w:color w:val="000000"/>
        </w:rPr>
        <w:t xml:space="preserve">right </w:t>
      </w:r>
      <w:r w:rsidR="0028516A">
        <w:rPr>
          <w:color w:val="000000"/>
        </w:rPr>
        <w:t>swipe for browsing through multiple widget screens</w:t>
      </w:r>
      <w:r w:rsidR="00AB6926">
        <w:rPr>
          <w:color w:val="000000"/>
        </w:rPr>
        <w:t xml:space="preserve"> (</w:t>
      </w:r>
      <w:r w:rsidR="008F65DA">
        <w:rPr>
          <w:color w:val="000000"/>
        </w:rPr>
        <w:t>Figure 4</w:t>
      </w:r>
      <w:r w:rsidR="00AB6926">
        <w:rPr>
          <w:color w:val="000000"/>
        </w:rPr>
        <w:t>)</w:t>
      </w:r>
      <w:r w:rsidR="0028516A">
        <w:rPr>
          <w:color w:val="000000"/>
        </w:rPr>
        <w:t>.</w:t>
      </w:r>
      <w:r w:rsidR="003067AC" w:rsidRPr="003067AC">
        <w:rPr>
          <w:color w:val="000000"/>
        </w:rPr>
        <w:t xml:space="preserve"> </w:t>
      </w:r>
      <w:r w:rsidR="007C7CD2">
        <w:rPr>
          <w:color w:val="000000"/>
        </w:rPr>
        <w:t xml:space="preserve">Moreover, users can activate </w:t>
      </w:r>
      <w:bookmarkStart w:id="0" w:name="_GoBack"/>
      <w:r w:rsidR="007C7CD2">
        <w:rPr>
          <w:color w:val="000000"/>
        </w:rPr>
        <w:t xml:space="preserve">the </w:t>
      </w:r>
      <w:r w:rsidR="003067AC">
        <w:rPr>
          <w:color w:val="000000"/>
        </w:rPr>
        <w:t>widget</w:t>
      </w:r>
      <w:r w:rsidR="007C7CD2">
        <w:rPr>
          <w:color w:val="000000"/>
        </w:rPr>
        <w:t>s</w:t>
      </w:r>
      <w:r w:rsidR="003067AC">
        <w:rPr>
          <w:color w:val="000000"/>
        </w:rPr>
        <w:t xml:space="preserve"> on the display </w:t>
      </w:r>
      <w:r w:rsidR="007C7CD2">
        <w:rPr>
          <w:color w:val="000000"/>
        </w:rPr>
        <w:t xml:space="preserve">by </w:t>
      </w:r>
      <w:r w:rsidR="003067AC">
        <w:rPr>
          <w:color w:val="000000"/>
        </w:rPr>
        <w:t xml:space="preserve">using the mobile app and </w:t>
      </w:r>
      <w:bookmarkEnd w:id="0"/>
      <w:r w:rsidR="007C7CD2">
        <w:rPr>
          <w:color w:val="000000"/>
        </w:rPr>
        <w:t xml:space="preserve">then control them via </w:t>
      </w:r>
      <w:r w:rsidR="003067AC">
        <w:rPr>
          <w:color w:val="000000"/>
        </w:rPr>
        <w:t xml:space="preserve">the web app or </w:t>
      </w:r>
      <w:r w:rsidR="007C7CD2">
        <w:rPr>
          <w:color w:val="000000"/>
        </w:rPr>
        <w:t xml:space="preserve">by using other </w:t>
      </w:r>
      <w:r w:rsidR="003067AC">
        <w:rPr>
          <w:color w:val="000000"/>
        </w:rPr>
        <w:t>physical gestures.</w:t>
      </w:r>
      <w:r w:rsidR="0028516A">
        <w:rPr>
          <w:color w:val="000000"/>
        </w:rPr>
        <w:t xml:space="preserve"> </w:t>
      </w:r>
      <w:r w:rsidR="003067AC">
        <w:rPr>
          <w:color w:val="000000"/>
        </w:rPr>
        <w:t xml:space="preserve">For instance, users can play or pause content using the web app. </w:t>
      </w:r>
    </w:p>
    <w:p w14:paraId="0CDB560B" w14:textId="4E2C3148" w:rsidR="00352013" w:rsidRDefault="00352013" w:rsidP="00C34B18">
      <w:pPr>
        <w:pStyle w:val="Heading1"/>
        <w:rPr>
          <w:snapToGrid w:val="0"/>
        </w:rPr>
      </w:pPr>
      <w:proofErr w:type="spellStart"/>
      <w:r>
        <w:rPr>
          <w:snapToGrid w:val="0"/>
        </w:rPr>
        <w:t>MLibrary</w:t>
      </w:r>
      <w:proofErr w:type="spellEnd"/>
      <w:r>
        <w:rPr>
          <w:snapToGrid w:val="0"/>
        </w:rPr>
        <w:t xml:space="preserve"> Deployment</w:t>
      </w:r>
    </w:p>
    <w:p w14:paraId="57031D05" w14:textId="77777777" w:rsidR="000A57EA" w:rsidRDefault="00352013" w:rsidP="00352013">
      <w:r w:rsidRPr="00352013">
        <w:t xml:space="preserve">Although we believe StoneSoup could be used in a variety of contexts, in this </w:t>
      </w:r>
      <w:r w:rsidR="000A57EA">
        <w:t>section</w:t>
      </w:r>
      <w:r w:rsidRPr="00352013">
        <w:t xml:space="preserve"> we </w:t>
      </w:r>
      <w:r w:rsidR="000A57EA">
        <w:t xml:space="preserve">would like to </w:t>
      </w:r>
      <w:r w:rsidRPr="00352013">
        <w:t xml:space="preserve">focus on its use in the library. </w:t>
      </w:r>
    </w:p>
    <w:p w14:paraId="6A0DAF7D" w14:textId="5D89AD53" w:rsidR="00352013" w:rsidRPr="00352013" w:rsidRDefault="00352013" w:rsidP="00352013">
      <w:r w:rsidRPr="00352013">
        <w:t xml:space="preserve">The users of this system would be anyone in the library. For deploying StoneSoup, the </w:t>
      </w:r>
      <w:r w:rsidR="007C519B">
        <w:t xml:space="preserve">study </w:t>
      </w:r>
      <w:r w:rsidRPr="00352013">
        <w:t>lounge in a library would be an ideal place as it is meant for people to freely interact with each other</w:t>
      </w:r>
      <w:r w:rsidR="007C519B">
        <w:t xml:space="preserve"> (Figure 6)</w:t>
      </w:r>
      <w:r w:rsidRPr="00352013">
        <w:t xml:space="preserve">. </w:t>
      </w:r>
    </w:p>
    <w:p w14:paraId="4A775C3F" w14:textId="77777777" w:rsidR="00352013" w:rsidRPr="00352013" w:rsidRDefault="00352013" w:rsidP="00352013">
      <w:pPr>
        <w:rPr>
          <w:b/>
        </w:rPr>
      </w:pPr>
      <w:r w:rsidRPr="00352013">
        <w:t>A library is the home of knowledge and an ideal environment for sharing knowledge. It would be valuable for users in the library to read and share what they have read. Moreover, people should also be able to tell others what they would like to read. Sharing this information would be a non-intrusive way of asking and offering book (or content) recommendations. It would encourage social interaction among nearby users and lead to more knowledge discovery among people.</w:t>
      </w:r>
    </w:p>
    <w:p w14:paraId="601ABAD8" w14:textId="6180F8D9" w:rsidR="00352013" w:rsidRPr="00352013" w:rsidRDefault="00352013" w:rsidP="00352013">
      <w:r w:rsidRPr="00352013">
        <w:t>In addition, we think that the Library can come alive through the system by informing users of where the information of interest is located. It might be a book located in some corner of the library or a web blog.</w:t>
      </w:r>
    </w:p>
    <w:p w14:paraId="00629241" w14:textId="2E82FEFD" w:rsidR="00B03C34" w:rsidRPr="00B03C34" w:rsidRDefault="00B34210" w:rsidP="00C34B18">
      <w:pPr>
        <w:pStyle w:val="Heading1"/>
        <w:rPr>
          <w:snapToGrid w:val="0"/>
        </w:rPr>
      </w:pPr>
      <w:r>
        <w:rPr>
          <w:snapToGrid w:val="0"/>
        </w:rPr>
        <w:t>Conclusion</w:t>
      </w:r>
    </w:p>
    <w:p w14:paraId="6639D71F" w14:textId="14757DF9" w:rsidR="00836367" w:rsidRDefault="00C34B18" w:rsidP="00836367">
      <w:pPr>
        <w:rPr>
          <w:snapToGrid w:val="0"/>
          <w:color w:val="000000"/>
        </w:rPr>
      </w:pPr>
      <w:r>
        <w:rPr>
          <w:snapToGrid w:val="0"/>
          <w:color w:val="000000"/>
        </w:rPr>
        <w:t xml:space="preserve">Proactive displays are increasingly becoming pervasive. In this work we presented </w:t>
      </w:r>
      <w:r w:rsidR="003C57DD">
        <w:rPr>
          <w:snapToGrid w:val="0"/>
          <w:color w:val="000000"/>
        </w:rPr>
        <w:t xml:space="preserve">a community driven proactive </w:t>
      </w:r>
      <w:r w:rsidR="00CD50A5">
        <w:rPr>
          <w:snapToGrid w:val="0"/>
          <w:color w:val="000000"/>
        </w:rPr>
        <w:t xml:space="preserve">display </w:t>
      </w:r>
      <w:r>
        <w:rPr>
          <w:snapToGrid w:val="0"/>
          <w:color w:val="000000"/>
        </w:rPr>
        <w:t>s</w:t>
      </w:r>
      <w:r w:rsidR="00CD50A5">
        <w:rPr>
          <w:snapToGrid w:val="0"/>
          <w:color w:val="000000"/>
        </w:rPr>
        <w:t>ystem called StoneSoup that aggregates content from its users.</w:t>
      </w:r>
      <w:r>
        <w:rPr>
          <w:snapToGrid w:val="0"/>
          <w:color w:val="000000"/>
        </w:rPr>
        <w:t xml:space="preserve"> By leveraging existing literature, we believe that </w:t>
      </w:r>
      <w:r w:rsidR="00384778" w:rsidRPr="00384778">
        <w:rPr>
          <w:snapToGrid w:val="0"/>
          <w:color w:val="000000"/>
        </w:rPr>
        <w:t xml:space="preserve">StoneSoup </w:t>
      </w:r>
      <w:r>
        <w:rPr>
          <w:snapToGrid w:val="0"/>
          <w:color w:val="000000"/>
        </w:rPr>
        <w:t xml:space="preserve">would allow its users to easily create and share content for increased interaction and awareness within the community. More importantly, our </w:t>
      </w:r>
      <w:r w:rsidR="0056482B">
        <w:rPr>
          <w:snapToGrid w:val="0"/>
          <w:color w:val="000000"/>
        </w:rPr>
        <w:t>designs related to the appropriation of content are</w:t>
      </w:r>
      <w:r>
        <w:rPr>
          <w:snapToGrid w:val="0"/>
          <w:color w:val="000000"/>
        </w:rPr>
        <w:t xml:space="preserve"> an important contribution towards collaborative systems in general.</w:t>
      </w:r>
    </w:p>
    <w:p w14:paraId="5CAC54BD" w14:textId="5A3BC015" w:rsidR="00C34B18" w:rsidRDefault="00C34B18" w:rsidP="00B93B45">
      <w:pPr>
        <w:pStyle w:val="Heading1"/>
      </w:pPr>
      <w:r>
        <w:t>Note</w:t>
      </w:r>
    </w:p>
    <w:p w14:paraId="4144D546" w14:textId="78399262" w:rsidR="00C34B18" w:rsidRPr="00C34B18" w:rsidRDefault="00D62416" w:rsidP="00C34B18">
      <w:r>
        <w:t>The title of the paper- “</w:t>
      </w:r>
      <w:r w:rsidR="00522E6B">
        <w:t>StoneSoup</w:t>
      </w:r>
      <w:r>
        <w:t>”</w:t>
      </w:r>
      <w:r w:rsidR="00522E6B">
        <w:t xml:space="preserve"> </w:t>
      </w:r>
      <w:r>
        <w:t xml:space="preserve">is taken </w:t>
      </w:r>
      <w:r w:rsidR="00522E6B">
        <w:t xml:space="preserve">from the folk tale </w:t>
      </w:r>
      <w:r w:rsidR="00FB5FFD">
        <w:t>of the same name. The tale is an inspiration for</w:t>
      </w:r>
      <w:r>
        <w:t xml:space="preserve"> </w:t>
      </w:r>
      <w:r w:rsidR="00FB5FFD">
        <w:t xml:space="preserve">encouraging </w:t>
      </w:r>
      <w:r w:rsidR="00522E6B">
        <w:t>contribution by the community for the greater good</w:t>
      </w:r>
      <w:r>
        <w:t xml:space="preserve"> </w:t>
      </w:r>
      <w:r>
        <w:fldChar w:fldCharType="begin"/>
      </w:r>
      <w:r>
        <w:instrText xml:space="preserve"> ADDIN ZOTERO_ITEM CSL_CITATION {"citationID":"1drals1fn5","properties":{"formattedCitation":"[9]","plainCitation":"[9]"},"citationItems":[{"id":475,"uris":["http://zotero.org/groups/115605/items/DVPRMVU3"],"uri":["http://zotero.org/groups/115605/items/DVPRMVU3"],"itemData":{"id":475,"type":"entry-encyclopedia","title":"Stone soup","container-title":"Wikipedia, the free encyclopedia","source":"Wikipedia","abstract":"Stone Soup is an old folk story in which hungry strangers persuade local people of a town to give them food. It is usually told as a lesson in cooperation, especially amid scarcity. In varying traditions, the stone has been replaced with other common inedible objects, and therefore the fable is also known as button soup, wood soup, nail soup, and axe soup. In the Aarne-Thompson folktale classification system it is type 1548.[1]","URL":"http://en.wikipedia.org/w/index.php?title=Stone_soup&amp;oldid=527797409","note":"Page Version ID: 527797409","language":"en","issued":{"date-parts":[[2012,12,31]]},"accessed":{"date-parts":[[2013,1,9]],"season":"22:55:01"}}}],"schema":"https://github.com/citation-style-language/schema/raw/master/csl-citation.json"} </w:instrText>
      </w:r>
      <w:r>
        <w:fldChar w:fldCharType="separate"/>
      </w:r>
      <w:r>
        <w:rPr>
          <w:noProof/>
        </w:rPr>
        <w:t>[9]</w:t>
      </w:r>
      <w:r>
        <w:fldChar w:fldCharType="end"/>
      </w:r>
      <w:r w:rsidR="00522E6B">
        <w:t>.</w:t>
      </w:r>
    </w:p>
    <w:p w14:paraId="21D9BCAE" w14:textId="77777777" w:rsidR="00B93B45" w:rsidRDefault="00B93B45" w:rsidP="00B93B45">
      <w:pPr>
        <w:pStyle w:val="Heading1"/>
      </w:pPr>
      <w:r>
        <w:t>Acknowledgements</w:t>
      </w:r>
    </w:p>
    <w:p w14:paraId="77E3F071" w14:textId="0E3F72A7" w:rsidR="00C05CD6" w:rsidRPr="00120972" w:rsidRDefault="00120972" w:rsidP="00120972">
      <w:r>
        <w:t>We thank all those</w:t>
      </w:r>
      <w:r w:rsidR="009E2DF4">
        <w:t xml:space="preserve"> who helped in making the video </w:t>
      </w:r>
      <w:r w:rsidR="00DD4ADB">
        <w:t>and reviewing</w:t>
      </w:r>
      <w:r>
        <w:t xml:space="preserve"> the paper</w:t>
      </w:r>
      <w:r w:rsidR="00DD4ADB">
        <w:t>.</w:t>
      </w:r>
      <w:r>
        <w:t xml:space="preserve"> </w:t>
      </w:r>
    </w:p>
    <w:p w14:paraId="74F8B8C1" w14:textId="1EEB2CF2" w:rsidR="00D45B55" w:rsidRDefault="00F13D79" w:rsidP="00D45B55">
      <w:pPr>
        <w:pStyle w:val="Heading1"/>
        <w:rPr>
          <w:b w:val="0"/>
          <w:kern w:val="18"/>
          <w:sz w:val="17"/>
        </w:rPr>
      </w:pPr>
      <w:r>
        <w:t>Re</w:t>
      </w:r>
      <w:r w:rsidR="00B93B45">
        <w:t>ferences</w:t>
      </w:r>
    </w:p>
    <w:p w14:paraId="5BD98DA9" w14:textId="77777777" w:rsidR="00D45B55" w:rsidRPr="00D45B55" w:rsidRDefault="00D45B55" w:rsidP="00D45B55">
      <w:pPr>
        <w:pStyle w:val="Bibliography"/>
        <w:rPr>
          <w:szCs w:val="24"/>
        </w:rPr>
      </w:pPr>
      <w:r>
        <w:fldChar w:fldCharType="begin"/>
      </w:r>
      <w:r>
        <w:instrText xml:space="preserve"> ADDIN ZOTERO_BIBL {"custom":[[["http://zotero.org/groups/115605/items/45HHUHID"],"1.\\tab{}Churchill, E.F., Nelson, L., Denoue, L., Helfman, J., and Murphy, P. Sharing multimedia content with interactive public displays: a case study. \\i Proc. of DIS 2004.\\i0{} 7\\uc0\\u8211{}16."],[["http://zotero.org/groups/115605/items/P9XDQQMM"],"2.\\tab{}Congleton, B., Ackerman, M.S., and Newman, M.W. The ProD framework for proactive displays. \\i Proc. of UIST 2008.\\i0{} 221\\uc0\\u8211{}230."],[["http://zotero.org/groups/115605/items/QG7P369Z"],"3.\\tab{}Greenberg, S. and Rounding, M. The notification collage: posting information to public and personal displays. \\i Proc. of CHI 2001.\\i0{} 514\\uc0\\u8211{}521."],[["http://zotero.org/groups/115605/items/98TK7A4E"],"4.\\tab{}McCarthy, J.F., Congleton, B., and Harper, F.M. The context, content &amp; community collage: sharing personal digital media in the physical workplace. \\i Proc. of CSCW 2008. 97\\uc0\\u8211{}106.\\i0{}"],[["http://zotero.org/groups/115605/items/MQ8P5DA9"],"5.\\tab{}McCarthy, J.F., McDonald, D.W., Soroczak, S., Nguyen, D.H., and Rashid, A.M. Augmenting the social space of an academic conference. \\i Proc of CSCW 2004.\\i0{} 39\\uc0\\u8211{}48."],[["http://zotero.org/groups/115605/items/SSGEMHPC"],"5.\\tab{}McCarthy, J.F., Farnham, S.D., Patel, Y., et al. Supporting community in third places with situated social software. \\i Proc. of C&amp;T 2009.\\i0{} 225\\uc0\\u8211{}234."],[["http://zotero.org/groups/115605/items/HTFQD8QJ"],"4.\\tab{}MacLean, A., Carter, K., L\\uc0\\u246{}vstrand, L., and Moran, T. User-tailorable systems: pressing the issues with buttons. \\i Proc. of CHI 1990. 175\\uc0\\u8211{}182.\\i0{}"]]} CSL_BIBLIOGRAPHY </w:instrText>
      </w:r>
      <w:r>
        <w:fldChar w:fldCharType="separate"/>
      </w:r>
      <w:r w:rsidRPr="00D45B55">
        <w:rPr>
          <w:szCs w:val="24"/>
        </w:rPr>
        <w:t>1.</w:t>
      </w:r>
      <w:r w:rsidRPr="00D45B55">
        <w:rPr>
          <w:szCs w:val="24"/>
        </w:rPr>
        <w:tab/>
        <w:t xml:space="preserve">Churchill, E.F., Nelson, L., Denoue, L., Helfman, J., and Murphy, P. Sharing multimedia content with interactive public displays: a case study. </w:t>
      </w:r>
      <w:r w:rsidRPr="00D45B55">
        <w:rPr>
          <w:i/>
          <w:iCs/>
          <w:szCs w:val="24"/>
        </w:rPr>
        <w:t>Proc. of DIS 2004.</w:t>
      </w:r>
      <w:r w:rsidRPr="00D45B55">
        <w:rPr>
          <w:szCs w:val="24"/>
        </w:rPr>
        <w:t xml:space="preserve"> 7–16.</w:t>
      </w:r>
    </w:p>
    <w:p w14:paraId="441C7046" w14:textId="77777777" w:rsidR="00D45B55" w:rsidRPr="00D45B55" w:rsidRDefault="00D45B55" w:rsidP="00D45B55">
      <w:pPr>
        <w:pStyle w:val="Bibliography"/>
        <w:rPr>
          <w:szCs w:val="24"/>
        </w:rPr>
      </w:pPr>
      <w:r w:rsidRPr="00D45B55">
        <w:rPr>
          <w:szCs w:val="24"/>
        </w:rPr>
        <w:t>2.</w:t>
      </w:r>
      <w:r w:rsidRPr="00D45B55">
        <w:rPr>
          <w:szCs w:val="24"/>
        </w:rPr>
        <w:tab/>
        <w:t xml:space="preserve">Congleton, B., Ackerman, M.S., and Newman, M.W. The ProD framework for proactive displays. </w:t>
      </w:r>
      <w:r w:rsidRPr="00D45B55">
        <w:rPr>
          <w:i/>
          <w:iCs/>
          <w:szCs w:val="24"/>
        </w:rPr>
        <w:t>Proc. of UIST 2008.</w:t>
      </w:r>
      <w:r w:rsidRPr="00D45B55">
        <w:rPr>
          <w:szCs w:val="24"/>
        </w:rPr>
        <w:t xml:space="preserve"> 221–230.</w:t>
      </w:r>
    </w:p>
    <w:p w14:paraId="120C0C24" w14:textId="77777777" w:rsidR="00D45B55" w:rsidRPr="00D45B55" w:rsidRDefault="00D45B55" w:rsidP="00D45B55">
      <w:pPr>
        <w:pStyle w:val="Bibliography"/>
        <w:rPr>
          <w:szCs w:val="24"/>
        </w:rPr>
      </w:pPr>
      <w:r w:rsidRPr="00D45B55">
        <w:rPr>
          <w:szCs w:val="24"/>
        </w:rPr>
        <w:t>3.</w:t>
      </w:r>
      <w:r w:rsidRPr="00D45B55">
        <w:rPr>
          <w:szCs w:val="24"/>
        </w:rPr>
        <w:tab/>
        <w:t xml:space="preserve">Greenberg, S. and Rounding, M. The notification collage: posting information to public and personal displays. </w:t>
      </w:r>
      <w:r w:rsidRPr="00D45B55">
        <w:rPr>
          <w:i/>
          <w:iCs/>
          <w:szCs w:val="24"/>
        </w:rPr>
        <w:t>Proc. of CHI 2001.</w:t>
      </w:r>
      <w:r w:rsidRPr="00D45B55">
        <w:rPr>
          <w:szCs w:val="24"/>
        </w:rPr>
        <w:t xml:space="preserve"> 514–521.</w:t>
      </w:r>
    </w:p>
    <w:p w14:paraId="733A8B54" w14:textId="77777777" w:rsidR="00D45B55" w:rsidRPr="00D45B55" w:rsidRDefault="00D45B55" w:rsidP="00D45B55">
      <w:pPr>
        <w:pStyle w:val="Bibliography"/>
        <w:rPr>
          <w:szCs w:val="24"/>
        </w:rPr>
      </w:pPr>
      <w:r w:rsidRPr="00D45B55">
        <w:rPr>
          <w:szCs w:val="24"/>
        </w:rPr>
        <w:t>4.</w:t>
      </w:r>
      <w:r w:rsidRPr="00D45B55">
        <w:rPr>
          <w:szCs w:val="24"/>
        </w:rPr>
        <w:tab/>
        <w:t xml:space="preserve">MacLean, A., Carter, K., Lövstrand, L., and Moran, T. User-tailorable systems: pressing the issues with buttons. </w:t>
      </w:r>
      <w:r w:rsidRPr="00D45B55">
        <w:rPr>
          <w:i/>
          <w:iCs/>
          <w:szCs w:val="24"/>
        </w:rPr>
        <w:t>Proc. of CHI 1990. 175–182.</w:t>
      </w:r>
    </w:p>
    <w:p w14:paraId="280015F2" w14:textId="03DB7F47" w:rsidR="00D45B55" w:rsidRPr="00D45B55" w:rsidRDefault="00D45B55" w:rsidP="00D45B55">
      <w:pPr>
        <w:pStyle w:val="Bibliography"/>
        <w:rPr>
          <w:szCs w:val="24"/>
        </w:rPr>
      </w:pPr>
      <w:r>
        <w:rPr>
          <w:szCs w:val="24"/>
        </w:rPr>
        <w:t>5</w:t>
      </w:r>
      <w:r w:rsidRPr="00D45B55">
        <w:rPr>
          <w:szCs w:val="24"/>
        </w:rPr>
        <w:t>.</w:t>
      </w:r>
      <w:r w:rsidRPr="00D45B55">
        <w:rPr>
          <w:szCs w:val="24"/>
        </w:rPr>
        <w:tab/>
        <w:t xml:space="preserve">McCarthy, J.F., Congleton, B., and Harper, F.M. The context, content &amp; community collage: sharing personal digital media in the physical workplace. </w:t>
      </w:r>
      <w:r w:rsidRPr="00D45B55">
        <w:rPr>
          <w:i/>
          <w:iCs/>
          <w:szCs w:val="24"/>
        </w:rPr>
        <w:t>Proc. of CSCW 2008. 97–106.</w:t>
      </w:r>
    </w:p>
    <w:p w14:paraId="2656A548" w14:textId="402DA860" w:rsidR="00D45B55" w:rsidRPr="00D45B55" w:rsidRDefault="00D45B55" w:rsidP="00D45B55">
      <w:pPr>
        <w:pStyle w:val="Bibliography"/>
        <w:rPr>
          <w:szCs w:val="24"/>
        </w:rPr>
      </w:pPr>
      <w:r>
        <w:rPr>
          <w:szCs w:val="24"/>
        </w:rPr>
        <w:t>6</w:t>
      </w:r>
      <w:r w:rsidRPr="00D45B55">
        <w:rPr>
          <w:szCs w:val="24"/>
        </w:rPr>
        <w:t>.</w:t>
      </w:r>
      <w:r w:rsidRPr="00D45B55">
        <w:rPr>
          <w:szCs w:val="24"/>
        </w:rPr>
        <w:tab/>
        <w:t xml:space="preserve">McCarthy, J.F., Farnham, S.D., Patel, Y., et al. Supporting community in third places with situated social software. </w:t>
      </w:r>
      <w:r w:rsidRPr="00D45B55">
        <w:rPr>
          <w:i/>
          <w:iCs/>
          <w:szCs w:val="24"/>
        </w:rPr>
        <w:t>Proc. of C&amp;T 2009.</w:t>
      </w:r>
      <w:r w:rsidRPr="00D45B55">
        <w:rPr>
          <w:szCs w:val="24"/>
        </w:rPr>
        <w:t xml:space="preserve"> 225–234.</w:t>
      </w:r>
    </w:p>
    <w:p w14:paraId="650F6FC1" w14:textId="6E4F03BD" w:rsidR="00D45B55" w:rsidRPr="00D45B55" w:rsidRDefault="00D45B55" w:rsidP="00D45B55">
      <w:pPr>
        <w:pStyle w:val="Bibliography"/>
        <w:rPr>
          <w:szCs w:val="24"/>
        </w:rPr>
      </w:pPr>
      <w:r>
        <w:rPr>
          <w:szCs w:val="24"/>
        </w:rPr>
        <w:t>7</w:t>
      </w:r>
      <w:r w:rsidRPr="00D45B55">
        <w:rPr>
          <w:szCs w:val="24"/>
        </w:rPr>
        <w:t>.</w:t>
      </w:r>
      <w:r w:rsidRPr="00D45B55">
        <w:rPr>
          <w:szCs w:val="24"/>
        </w:rPr>
        <w:tab/>
        <w:t xml:space="preserve">McCarthy, J.F., McDonald, D.W., Soroczak, S., Nguyen, D.H., and Rashid, A.M. Augmenting the social space of an academic conference. </w:t>
      </w:r>
      <w:r w:rsidRPr="00D45B55">
        <w:rPr>
          <w:i/>
          <w:iCs/>
          <w:szCs w:val="24"/>
        </w:rPr>
        <w:t>Proc of CSCW 2004.</w:t>
      </w:r>
      <w:r w:rsidRPr="00D45B55">
        <w:rPr>
          <w:szCs w:val="24"/>
        </w:rPr>
        <w:t xml:space="preserve"> 39–48.</w:t>
      </w:r>
    </w:p>
    <w:p w14:paraId="1C3F2C96" w14:textId="77777777" w:rsidR="00D45B55" w:rsidRPr="00D45B55" w:rsidRDefault="00D45B55" w:rsidP="00D45B55">
      <w:pPr>
        <w:pStyle w:val="Bibliography"/>
        <w:rPr>
          <w:szCs w:val="24"/>
        </w:rPr>
      </w:pPr>
      <w:r w:rsidRPr="00D45B55">
        <w:rPr>
          <w:szCs w:val="24"/>
        </w:rPr>
        <w:t>8.</w:t>
      </w:r>
      <w:r w:rsidRPr="00D45B55">
        <w:rPr>
          <w:szCs w:val="24"/>
        </w:rPr>
        <w:tab/>
        <w:t xml:space="preserve">Nacenta, M.A., Jakobsen, M.R., Dautriche, R., et al. The LunchTable: a multi-user, multi-display system for information sharing in casual group interactions. </w:t>
      </w:r>
      <w:r w:rsidRPr="00D45B55">
        <w:rPr>
          <w:i/>
          <w:iCs/>
          <w:szCs w:val="24"/>
        </w:rPr>
        <w:t>Proceedings of the 2012 International Symposium on Pervasive Displays</w:t>
      </w:r>
      <w:r w:rsidRPr="00D45B55">
        <w:rPr>
          <w:szCs w:val="24"/>
        </w:rPr>
        <w:t>, ACM (2012), 18:1–18:6.</w:t>
      </w:r>
    </w:p>
    <w:p w14:paraId="3E9E386E" w14:textId="77777777" w:rsidR="00D45B55" w:rsidRPr="00D45B55" w:rsidRDefault="00D45B55" w:rsidP="00D45B55">
      <w:pPr>
        <w:pStyle w:val="Bibliography"/>
        <w:rPr>
          <w:szCs w:val="24"/>
        </w:rPr>
      </w:pPr>
      <w:r w:rsidRPr="00D45B55">
        <w:rPr>
          <w:szCs w:val="24"/>
        </w:rPr>
        <w:t>9.</w:t>
      </w:r>
      <w:r w:rsidRPr="00D45B55">
        <w:rPr>
          <w:szCs w:val="24"/>
        </w:rPr>
        <w:tab/>
        <w:t xml:space="preserve">Stone soup. </w:t>
      </w:r>
      <w:r w:rsidRPr="00D45B55">
        <w:rPr>
          <w:i/>
          <w:iCs/>
          <w:szCs w:val="24"/>
        </w:rPr>
        <w:t>Wikipedia, the free encyclopedia</w:t>
      </w:r>
      <w:r w:rsidRPr="00D45B55">
        <w:rPr>
          <w:szCs w:val="24"/>
        </w:rPr>
        <w:t>, 2012. http://en.wikipedia.org/w/index.php?title=Stone_soup&amp;oldid=527797409.</w:t>
      </w:r>
    </w:p>
    <w:p w14:paraId="3F27F796" w14:textId="75FB9DD8" w:rsidR="00D45B55" w:rsidRPr="00D45B55" w:rsidRDefault="00D45B55" w:rsidP="00D45B55">
      <w:r>
        <w:fldChar w:fldCharType="end"/>
      </w:r>
    </w:p>
    <w:p w14:paraId="797F6835" w14:textId="4941D190" w:rsidR="00B93B45" w:rsidRDefault="00B93B45" w:rsidP="00474C77">
      <w:pPr>
        <w:pStyle w:val="Bibliography"/>
      </w:pPr>
    </w:p>
    <w:sectPr w:rsidR="00B93B45">
      <w:headerReference w:type="default" r:id="rId28"/>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4941FC" w14:textId="77777777" w:rsidR="008E0AEF" w:rsidRDefault="008E0AEF">
      <w:pPr>
        <w:spacing w:after="0" w:line="240" w:lineRule="auto"/>
      </w:pPr>
      <w:r>
        <w:separator/>
      </w:r>
    </w:p>
  </w:endnote>
  <w:endnote w:type="continuationSeparator" w:id="0">
    <w:p w14:paraId="66CD3901" w14:textId="77777777" w:rsidR="008E0AEF" w:rsidRDefault="008E0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9D301B" w14:textId="77777777" w:rsidR="008E0AEF" w:rsidRDefault="008E0AEF">
      <w:pPr>
        <w:spacing w:after="0" w:line="240" w:lineRule="auto"/>
      </w:pPr>
      <w:r>
        <w:separator/>
      </w:r>
    </w:p>
  </w:footnote>
  <w:footnote w:type="continuationSeparator" w:id="0">
    <w:p w14:paraId="55B14C82" w14:textId="77777777" w:rsidR="008E0AEF" w:rsidRDefault="008E0A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C342E" w14:textId="77777777" w:rsidR="008E0AEF" w:rsidRDefault="008E0AEF">
    <w:pPr>
      <w:tabs>
        <w:tab w:val="right" w:pos="10080"/>
      </w:tabs>
      <w:rPr>
        <w:rStyle w:val="PageNumber"/>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1A680" w14:textId="77777777" w:rsidR="008E0AEF" w:rsidRDefault="008E0AEF">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78756" w14:textId="77777777" w:rsidR="008E0AEF" w:rsidRDefault="008E0AEF">
    <w:pPr>
      <w:pStyle w:val="Header"/>
      <w:tabs>
        <w:tab w:val="clear" w:pos="10080"/>
        <w:tab w:val="right" w:pos="10170"/>
      </w:tabs>
      <w:ind w:left="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2050E05C"/>
    <w:lvl w:ilvl="0">
      <w:numFmt w:val="decimal"/>
      <w:lvlText w:val="*"/>
      <w:lvlJc w:val="left"/>
    </w:lvl>
  </w:abstractNum>
  <w:abstractNum w:abstractNumId="1">
    <w:nsid w:val="21735FA0"/>
    <w:multiLevelType w:val="hybridMultilevel"/>
    <w:tmpl w:val="983E1074"/>
    <w:lvl w:ilvl="0" w:tplc="A98C12F6">
      <w:start w:val="1"/>
      <w:numFmt w:val="decimal"/>
      <w:lvlText w:val="%1."/>
      <w:lvlJc w:val="left"/>
      <w:pPr>
        <w:tabs>
          <w:tab w:val="num" w:pos="720"/>
        </w:tabs>
        <w:ind w:left="720" w:hanging="360"/>
      </w:pPr>
    </w:lvl>
    <w:lvl w:ilvl="1" w:tplc="C07493C0" w:tentative="1">
      <w:start w:val="1"/>
      <w:numFmt w:val="decimal"/>
      <w:lvlText w:val="%2."/>
      <w:lvlJc w:val="left"/>
      <w:pPr>
        <w:tabs>
          <w:tab w:val="num" w:pos="1440"/>
        </w:tabs>
        <w:ind w:left="1440" w:hanging="360"/>
      </w:pPr>
    </w:lvl>
    <w:lvl w:ilvl="2" w:tplc="C40EDB02" w:tentative="1">
      <w:start w:val="1"/>
      <w:numFmt w:val="decimal"/>
      <w:lvlText w:val="%3."/>
      <w:lvlJc w:val="left"/>
      <w:pPr>
        <w:tabs>
          <w:tab w:val="num" w:pos="2160"/>
        </w:tabs>
        <w:ind w:left="2160" w:hanging="360"/>
      </w:pPr>
    </w:lvl>
    <w:lvl w:ilvl="3" w:tplc="89006602" w:tentative="1">
      <w:start w:val="1"/>
      <w:numFmt w:val="decimal"/>
      <w:lvlText w:val="%4."/>
      <w:lvlJc w:val="left"/>
      <w:pPr>
        <w:tabs>
          <w:tab w:val="num" w:pos="2880"/>
        </w:tabs>
        <w:ind w:left="2880" w:hanging="360"/>
      </w:pPr>
    </w:lvl>
    <w:lvl w:ilvl="4" w:tplc="FA5A08AE" w:tentative="1">
      <w:start w:val="1"/>
      <w:numFmt w:val="decimal"/>
      <w:lvlText w:val="%5."/>
      <w:lvlJc w:val="left"/>
      <w:pPr>
        <w:tabs>
          <w:tab w:val="num" w:pos="3600"/>
        </w:tabs>
        <w:ind w:left="3600" w:hanging="360"/>
      </w:pPr>
    </w:lvl>
    <w:lvl w:ilvl="5" w:tplc="44ACCF52" w:tentative="1">
      <w:start w:val="1"/>
      <w:numFmt w:val="decimal"/>
      <w:lvlText w:val="%6."/>
      <w:lvlJc w:val="left"/>
      <w:pPr>
        <w:tabs>
          <w:tab w:val="num" w:pos="4320"/>
        </w:tabs>
        <w:ind w:left="4320" w:hanging="360"/>
      </w:pPr>
    </w:lvl>
    <w:lvl w:ilvl="6" w:tplc="0B808482" w:tentative="1">
      <w:start w:val="1"/>
      <w:numFmt w:val="decimal"/>
      <w:lvlText w:val="%7."/>
      <w:lvlJc w:val="left"/>
      <w:pPr>
        <w:tabs>
          <w:tab w:val="num" w:pos="5040"/>
        </w:tabs>
        <w:ind w:left="5040" w:hanging="360"/>
      </w:pPr>
    </w:lvl>
    <w:lvl w:ilvl="7" w:tplc="D5F0EE56" w:tentative="1">
      <w:start w:val="1"/>
      <w:numFmt w:val="decimal"/>
      <w:lvlText w:val="%8."/>
      <w:lvlJc w:val="left"/>
      <w:pPr>
        <w:tabs>
          <w:tab w:val="num" w:pos="5760"/>
        </w:tabs>
        <w:ind w:left="5760" w:hanging="360"/>
      </w:pPr>
    </w:lvl>
    <w:lvl w:ilvl="8" w:tplc="E09A3218" w:tentative="1">
      <w:start w:val="1"/>
      <w:numFmt w:val="decimal"/>
      <w:lvlText w:val="%9."/>
      <w:lvlJc w:val="left"/>
      <w:pPr>
        <w:tabs>
          <w:tab w:val="num" w:pos="6480"/>
        </w:tabs>
        <w:ind w:left="6480" w:hanging="360"/>
      </w:pPr>
    </w:lvl>
  </w:abstractNum>
  <w:abstractNum w:abstractNumId="2">
    <w:nsid w:val="2B1B76ED"/>
    <w:multiLevelType w:val="hybridMultilevel"/>
    <w:tmpl w:val="7D745294"/>
    <w:lvl w:ilvl="0" w:tplc="5612564C">
      <w:start w:val="1"/>
      <w:numFmt w:val="decimal"/>
      <w:lvlText w:val="%1."/>
      <w:lvlJc w:val="left"/>
      <w:pPr>
        <w:tabs>
          <w:tab w:val="num" w:pos="720"/>
        </w:tabs>
        <w:ind w:left="720" w:hanging="360"/>
      </w:pPr>
    </w:lvl>
    <w:lvl w:ilvl="1" w:tplc="F9C21F6E" w:tentative="1">
      <w:start w:val="1"/>
      <w:numFmt w:val="decimal"/>
      <w:lvlText w:val="%2."/>
      <w:lvlJc w:val="left"/>
      <w:pPr>
        <w:tabs>
          <w:tab w:val="num" w:pos="1440"/>
        </w:tabs>
        <w:ind w:left="1440" w:hanging="360"/>
      </w:pPr>
    </w:lvl>
    <w:lvl w:ilvl="2" w:tplc="008065B6" w:tentative="1">
      <w:start w:val="1"/>
      <w:numFmt w:val="decimal"/>
      <w:lvlText w:val="%3."/>
      <w:lvlJc w:val="left"/>
      <w:pPr>
        <w:tabs>
          <w:tab w:val="num" w:pos="2160"/>
        </w:tabs>
        <w:ind w:left="2160" w:hanging="360"/>
      </w:pPr>
    </w:lvl>
    <w:lvl w:ilvl="3" w:tplc="78746640" w:tentative="1">
      <w:start w:val="1"/>
      <w:numFmt w:val="decimal"/>
      <w:lvlText w:val="%4."/>
      <w:lvlJc w:val="left"/>
      <w:pPr>
        <w:tabs>
          <w:tab w:val="num" w:pos="2880"/>
        </w:tabs>
        <w:ind w:left="2880" w:hanging="360"/>
      </w:pPr>
    </w:lvl>
    <w:lvl w:ilvl="4" w:tplc="31364122" w:tentative="1">
      <w:start w:val="1"/>
      <w:numFmt w:val="decimal"/>
      <w:lvlText w:val="%5."/>
      <w:lvlJc w:val="left"/>
      <w:pPr>
        <w:tabs>
          <w:tab w:val="num" w:pos="3600"/>
        </w:tabs>
        <w:ind w:left="3600" w:hanging="360"/>
      </w:pPr>
    </w:lvl>
    <w:lvl w:ilvl="5" w:tplc="299A71D8" w:tentative="1">
      <w:start w:val="1"/>
      <w:numFmt w:val="decimal"/>
      <w:lvlText w:val="%6."/>
      <w:lvlJc w:val="left"/>
      <w:pPr>
        <w:tabs>
          <w:tab w:val="num" w:pos="4320"/>
        </w:tabs>
        <w:ind w:left="4320" w:hanging="360"/>
      </w:pPr>
    </w:lvl>
    <w:lvl w:ilvl="6" w:tplc="06A4075A" w:tentative="1">
      <w:start w:val="1"/>
      <w:numFmt w:val="decimal"/>
      <w:lvlText w:val="%7."/>
      <w:lvlJc w:val="left"/>
      <w:pPr>
        <w:tabs>
          <w:tab w:val="num" w:pos="5040"/>
        </w:tabs>
        <w:ind w:left="5040" w:hanging="360"/>
      </w:pPr>
    </w:lvl>
    <w:lvl w:ilvl="7" w:tplc="557E2788" w:tentative="1">
      <w:start w:val="1"/>
      <w:numFmt w:val="decimal"/>
      <w:lvlText w:val="%8."/>
      <w:lvlJc w:val="left"/>
      <w:pPr>
        <w:tabs>
          <w:tab w:val="num" w:pos="5760"/>
        </w:tabs>
        <w:ind w:left="5760" w:hanging="360"/>
      </w:pPr>
    </w:lvl>
    <w:lvl w:ilvl="8" w:tplc="F8EADC92" w:tentative="1">
      <w:start w:val="1"/>
      <w:numFmt w:val="decimal"/>
      <w:lvlText w:val="%9."/>
      <w:lvlJc w:val="left"/>
      <w:pPr>
        <w:tabs>
          <w:tab w:val="num" w:pos="6480"/>
        </w:tabs>
        <w:ind w:left="6480" w:hanging="360"/>
      </w:pPr>
    </w:lvl>
  </w:abstractNum>
  <w:abstractNum w:abstractNumId="3">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4">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5">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6">
    <w:nsid w:val="5A0A036E"/>
    <w:multiLevelType w:val="singleLevel"/>
    <w:tmpl w:val="61E616DA"/>
    <w:lvl w:ilvl="0">
      <w:start w:val="1"/>
      <w:numFmt w:val="decimal"/>
      <w:lvlText w:val="%1."/>
      <w:legacy w:legacy="1" w:legacySpace="0" w:legacyIndent="144"/>
      <w:lvlJc w:val="left"/>
      <w:pPr>
        <w:ind w:left="144" w:hanging="144"/>
      </w:pPr>
    </w:lvl>
  </w:abstractNum>
  <w:abstractNum w:abstractNumId="7">
    <w:nsid w:val="5BB151A4"/>
    <w:multiLevelType w:val="multilevel"/>
    <w:tmpl w:val="0F962DDA"/>
    <w:lvl w:ilvl="0">
      <w:start w:val="1"/>
      <w:numFmt w:val="decimal"/>
      <w:pStyle w:val="References"/>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8">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9">
    <w:nsid w:val="75D66BB8"/>
    <w:multiLevelType w:val="singleLevel"/>
    <w:tmpl w:val="D214CD6E"/>
    <w:lvl w:ilvl="0">
      <w:start w:val="1"/>
      <w:numFmt w:val="decimal"/>
      <w:pStyle w:val="Numberedlist"/>
      <w:lvlText w:val="%1."/>
      <w:lvlJc w:val="left"/>
      <w:pPr>
        <w:tabs>
          <w:tab w:val="num" w:pos="360"/>
        </w:tabs>
        <w:ind w:left="360" w:hanging="360"/>
      </w:pPr>
    </w:lvl>
  </w:abstractNum>
  <w:abstractNum w:abstractNumId="10">
    <w:nsid w:val="7611432E"/>
    <w:multiLevelType w:val="hybridMultilevel"/>
    <w:tmpl w:val="1C30DD6E"/>
    <w:lvl w:ilvl="0" w:tplc="AD948A7C">
      <w:start w:val="1"/>
      <w:numFmt w:val="bullet"/>
      <w:lvlText w:val=""/>
      <w:lvlJc w:val="left"/>
      <w:pPr>
        <w:tabs>
          <w:tab w:val="num" w:pos="2880"/>
        </w:tabs>
        <w:ind w:left="2880" w:hanging="360"/>
      </w:pPr>
      <w:rPr>
        <w:rFonts w:ascii="Symbol" w:hAnsi="Symbol" w:hint="default"/>
      </w:rPr>
    </w:lvl>
    <w:lvl w:ilvl="1" w:tplc="49B285E0" w:tentative="1">
      <w:start w:val="1"/>
      <w:numFmt w:val="bullet"/>
      <w:lvlText w:val="o"/>
      <w:lvlJc w:val="left"/>
      <w:pPr>
        <w:tabs>
          <w:tab w:val="num" w:pos="3600"/>
        </w:tabs>
        <w:ind w:left="3600" w:hanging="360"/>
      </w:pPr>
      <w:rPr>
        <w:rFonts w:ascii="Courier New" w:hAnsi="Courier New" w:hint="default"/>
      </w:rPr>
    </w:lvl>
    <w:lvl w:ilvl="2" w:tplc="42484BB0" w:tentative="1">
      <w:start w:val="1"/>
      <w:numFmt w:val="bullet"/>
      <w:lvlText w:val=""/>
      <w:lvlJc w:val="left"/>
      <w:pPr>
        <w:tabs>
          <w:tab w:val="num" w:pos="4320"/>
        </w:tabs>
        <w:ind w:left="4320" w:hanging="360"/>
      </w:pPr>
      <w:rPr>
        <w:rFonts w:ascii="Wingdings" w:hAnsi="Wingdings" w:hint="default"/>
      </w:rPr>
    </w:lvl>
    <w:lvl w:ilvl="3" w:tplc="F9DC31BC" w:tentative="1">
      <w:start w:val="1"/>
      <w:numFmt w:val="bullet"/>
      <w:lvlText w:val=""/>
      <w:lvlJc w:val="left"/>
      <w:pPr>
        <w:tabs>
          <w:tab w:val="num" w:pos="5040"/>
        </w:tabs>
        <w:ind w:left="5040" w:hanging="360"/>
      </w:pPr>
      <w:rPr>
        <w:rFonts w:ascii="Symbol" w:hAnsi="Symbol" w:hint="default"/>
      </w:rPr>
    </w:lvl>
    <w:lvl w:ilvl="4" w:tplc="7EEA556C" w:tentative="1">
      <w:start w:val="1"/>
      <w:numFmt w:val="bullet"/>
      <w:lvlText w:val="o"/>
      <w:lvlJc w:val="left"/>
      <w:pPr>
        <w:tabs>
          <w:tab w:val="num" w:pos="5760"/>
        </w:tabs>
        <w:ind w:left="5760" w:hanging="360"/>
      </w:pPr>
      <w:rPr>
        <w:rFonts w:ascii="Courier New" w:hAnsi="Courier New" w:hint="default"/>
      </w:rPr>
    </w:lvl>
    <w:lvl w:ilvl="5" w:tplc="84262B48" w:tentative="1">
      <w:start w:val="1"/>
      <w:numFmt w:val="bullet"/>
      <w:lvlText w:val=""/>
      <w:lvlJc w:val="left"/>
      <w:pPr>
        <w:tabs>
          <w:tab w:val="num" w:pos="6480"/>
        </w:tabs>
        <w:ind w:left="6480" w:hanging="360"/>
      </w:pPr>
      <w:rPr>
        <w:rFonts w:ascii="Wingdings" w:hAnsi="Wingdings" w:hint="default"/>
      </w:rPr>
    </w:lvl>
    <w:lvl w:ilvl="6" w:tplc="C5CA59DC" w:tentative="1">
      <w:start w:val="1"/>
      <w:numFmt w:val="bullet"/>
      <w:lvlText w:val=""/>
      <w:lvlJc w:val="left"/>
      <w:pPr>
        <w:tabs>
          <w:tab w:val="num" w:pos="7200"/>
        </w:tabs>
        <w:ind w:left="7200" w:hanging="360"/>
      </w:pPr>
      <w:rPr>
        <w:rFonts w:ascii="Symbol" w:hAnsi="Symbol" w:hint="default"/>
      </w:rPr>
    </w:lvl>
    <w:lvl w:ilvl="7" w:tplc="BD946616" w:tentative="1">
      <w:start w:val="1"/>
      <w:numFmt w:val="bullet"/>
      <w:lvlText w:val="o"/>
      <w:lvlJc w:val="left"/>
      <w:pPr>
        <w:tabs>
          <w:tab w:val="num" w:pos="7920"/>
        </w:tabs>
        <w:ind w:left="7920" w:hanging="360"/>
      </w:pPr>
      <w:rPr>
        <w:rFonts w:ascii="Courier New" w:hAnsi="Courier New" w:hint="default"/>
      </w:rPr>
    </w:lvl>
    <w:lvl w:ilvl="8" w:tplc="B80E5E9A" w:tentative="1">
      <w:start w:val="1"/>
      <w:numFmt w:val="bullet"/>
      <w:lvlText w:val=""/>
      <w:lvlJc w:val="left"/>
      <w:pPr>
        <w:tabs>
          <w:tab w:val="num" w:pos="8640"/>
        </w:tabs>
        <w:ind w:left="8640" w:hanging="360"/>
      </w:pPr>
      <w:rPr>
        <w:rFonts w:ascii="Wingdings" w:hAnsi="Wingdings" w:hint="default"/>
      </w:rPr>
    </w:lvl>
  </w:abstractNum>
  <w:abstractNum w:abstractNumId="11">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7FE40FC1"/>
    <w:multiLevelType w:val="singleLevel"/>
    <w:tmpl w:val="2FA09710"/>
    <w:lvl w:ilvl="0">
      <w:start w:val="1"/>
      <w:numFmt w:val="bullet"/>
      <w:pStyle w:val="bulletlist"/>
      <w:lvlText w:val=""/>
      <w:lvlJc w:val="left"/>
      <w:pPr>
        <w:tabs>
          <w:tab w:val="num" w:pos="360"/>
        </w:tabs>
        <w:ind w:left="360" w:hanging="360"/>
      </w:pPr>
      <w:rPr>
        <w:rFonts w:ascii="Wingdings" w:hAnsi="Wingdings" w:hint="default"/>
        <w:sz w:val="16"/>
      </w:rPr>
    </w:lvl>
  </w:abstractNum>
  <w:num w:numId="1">
    <w:abstractNumId w:val="5"/>
  </w:num>
  <w:num w:numId="2">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2"/>
  </w:num>
  <w:num w:numId="4">
    <w:abstractNumId w:val="3"/>
  </w:num>
  <w:num w:numId="5">
    <w:abstractNumId w:val="4"/>
  </w:num>
  <w:num w:numId="6">
    <w:abstractNumId w:val="10"/>
  </w:num>
  <w:num w:numId="7">
    <w:abstractNumId w:val="8"/>
  </w:num>
  <w:num w:numId="8">
    <w:abstractNumId w:val="7"/>
  </w:num>
  <w:num w:numId="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1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12">
    <w:abstractNumId w:val="9"/>
  </w:num>
  <w:num w:numId="13">
    <w:abstractNumId w:val="9"/>
  </w:num>
  <w:num w:numId="14">
    <w:abstractNumId w:val="9"/>
    <w:lvlOverride w:ilvl="0">
      <w:startOverride w:val="1"/>
    </w:lvlOverride>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7"/>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11"/>
  </w:num>
  <w:num w:numId="22">
    <w:abstractNumId w:val="12"/>
  </w:num>
  <w:num w:numId="23">
    <w:abstractNumId w:val="9"/>
  </w:num>
  <w:num w:numId="24">
    <w:abstractNumId w:val="7"/>
  </w:num>
  <w:num w:numId="25">
    <w:abstractNumId w:val="2"/>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attachedTemplate r:id="rId1"/>
  <w:stylePaneSortMethod w:val="0000"/>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strokecolor="silver">
      <v:stroke color="silver"/>
      <v:shadow color="gray" opacity="1" offset="2pt,2pt"/>
      <o:colormru v:ext="edit" colors="#333,#c30,#ddd,#f8f8f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475"/>
    <w:rsid w:val="00001630"/>
    <w:rsid w:val="0000499F"/>
    <w:rsid w:val="00010074"/>
    <w:rsid w:val="000122C1"/>
    <w:rsid w:val="00014B8E"/>
    <w:rsid w:val="00017BC1"/>
    <w:rsid w:val="00021239"/>
    <w:rsid w:val="00024A88"/>
    <w:rsid w:val="0003431C"/>
    <w:rsid w:val="000345E6"/>
    <w:rsid w:val="00041D60"/>
    <w:rsid w:val="000547A8"/>
    <w:rsid w:val="00055088"/>
    <w:rsid w:val="00083414"/>
    <w:rsid w:val="00090999"/>
    <w:rsid w:val="00093084"/>
    <w:rsid w:val="000A0EFA"/>
    <w:rsid w:val="000A1A5A"/>
    <w:rsid w:val="000A57EA"/>
    <w:rsid w:val="000C4627"/>
    <w:rsid w:val="000D721D"/>
    <w:rsid w:val="000D7802"/>
    <w:rsid w:val="000E0DF5"/>
    <w:rsid w:val="000E6526"/>
    <w:rsid w:val="00113BB9"/>
    <w:rsid w:val="00115342"/>
    <w:rsid w:val="00116AD6"/>
    <w:rsid w:val="00120972"/>
    <w:rsid w:val="001212D1"/>
    <w:rsid w:val="0012216F"/>
    <w:rsid w:val="001320F0"/>
    <w:rsid w:val="0014496F"/>
    <w:rsid w:val="001449BE"/>
    <w:rsid w:val="001521F1"/>
    <w:rsid w:val="00157F60"/>
    <w:rsid w:val="00164745"/>
    <w:rsid w:val="001647E4"/>
    <w:rsid w:val="00167500"/>
    <w:rsid w:val="001773A0"/>
    <w:rsid w:val="00183B62"/>
    <w:rsid w:val="0018623F"/>
    <w:rsid w:val="0018781E"/>
    <w:rsid w:val="001958A0"/>
    <w:rsid w:val="00197073"/>
    <w:rsid w:val="001977E7"/>
    <w:rsid w:val="00197B0F"/>
    <w:rsid w:val="001A7F70"/>
    <w:rsid w:val="001B02C2"/>
    <w:rsid w:val="001B149F"/>
    <w:rsid w:val="001B2F40"/>
    <w:rsid w:val="001B35D0"/>
    <w:rsid w:val="001B5E20"/>
    <w:rsid w:val="001C21B5"/>
    <w:rsid w:val="001C79F8"/>
    <w:rsid w:val="001D1881"/>
    <w:rsid w:val="001D64FD"/>
    <w:rsid w:val="001E4B48"/>
    <w:rsid w:val="001E6DA7"/>
    <w:rsid w:val="0020505C"/>
    <w:rsid w:val="002155F8"/>
    <w:rsid w:val="00225B27"/>
    <w:rsid w:val="002335AE"/>
    <w:rsid w:val="00236D01"/>
    <w:rsid w:val="002423AA"/>
    <w:rsid w:val="00243CD8"/>
    <w:rsid w:val="00247514"/>
    <w:rsid w:val="00251CCE"/>
    <w:rsid w:val="00256344"/>
    <w:rsid w:val="00271159"/>
    <w:rsid w:val="0028516A"/>
    <w:rsid w:val="002854C3"/>
    <w:rsid w:val="00287365"/>
    <w:rsid w:val="002A4ECC"/>
    <w:rsid w:val="002B00BB"/>
    <w:rsid w:val="002B5314"/>
    <w:rsid w:val="002C6413"/>
    <w:rsid w:val="002D2632"/>
    <w:rsid w:val="002D3475"/>
    <w:rsid w:val="002E0087"/>
    <w:rsid w:val="002F726B"/>
    <w:rsid w:val="002F793F"/>
    <w:rsid w:val="003067AC"/>
    <w:rsid w:val="0032411F"/>
    <w:rsid w:val="00331841"/>
    <w:rsid w:val="00341544"/>
    <w:rsid w:val="00342FE4"/>
    <w:rsid w:val="00345190"/>
    <w:rsid w:val="00352013"/>
    <w:rsid w:val="0035311C"/>
    <w:rsid w:val="00362CB1"/>
    <w:rsid w:val="00362FC6"/>
    <w:rsid w:val="00367D90"/>
    <w:rsid w:val="00376AAF"/>
    <w:rsid w:val="00377F6A"/>
    <w:rsid w:val="00384778"/>
    <w:rsid w:val="00396443"/>
    <w:rsid w:val="003A1BF3"/>
    <w:rsid w:val="003A3FCA"/>
    <w:rsid w:val="003A7E37"/>
    <w:rsid w:val="003B0036"/>
    <w:rsid w:val="003B7F4C"/>
    <w:rsid w:val="003C24CF"/>
    <w:rsid w:val="003C57DD"/>
    <w:rsid w:val="003E06E1"/>
    <w:rsid w:val="003E1CBC"/>
    <w:rsid w:val="003E25ED"/>
    <w:rsid w:val="003F2024"/>
    <w:rsid w:val="003F4970"/>
    <w:rsid w:val="00400C8C"/>
    <w:rsid w:val="004057F8"/>
    <w:rsid w:val="0040630C"/>
    <w:rsid w:val="00407323"/>
    <w:rsid w:val="00413042"/>
    <w:rsid w:val="004143F4"/>
    <w:rsid w:val="00417B90"/>
    <w:rsid w:val="00425F1C"/>
    <w:rsid w:val="004304CC"/>
    <w:rsid w:val="00434A3F"/>
    <w:rsid w:val="00445B50"/>
    <w:rsid w:val="00450C51"/>
    <w:rsid w:val="00455D66"/>
    <w:rsid w:val="00474C77"/>
    <w:rsid w:val="004819A1"/>
    <w:rsid w:val="00481AE7"/>
    <w:rsid w:val="004840E1"/>
    <w:rsid w:val="00497408"/>
    <w:rsid w:val="004A064A"/>
    <w:rsid w:val="004A5766"/>
    <w:rsid w:val="004C60FA"/>
    <w:rsid w:val="004C6930"/>
    <w:rsid w:val="004D397D"/>
    <w:rsid w:val="004D6DC5"/>
    <w:rsid w:val="004E0494"/>
    <w:rsid w:val="004E7C93"/>
    <w:rsid w:val="004F452C"/>
    <w:rsid w:val="004F670E"/>
    <w:rsid w:val="00505E0F"/>
    <w:rsid w:val="00507B05"/>
    <w:rsid w:val="005158CE"/>
    <w:rsid w:val="0052074E"/>
    <w:rsid w:val="00520EB6"/>
    <w:rsid w:val="005211C1"/>
    <w:rsid w:val="00522E6B"/>
    <w:rsid w:val="00523898"/>
    <w:rsid w:val="0052394C"/>
    <w:rsid w:val="005241FC"/>
    <w:rsid w:val="00543842"/>
    <w:rsid w:val="00546866"/>
    <w:rsid w:val="0054781C"/>
    <w:rsid w:val="005568BD"/>
    <w:rsid w:val="0056403A"/>
    <w:rsid w:val="0056482B"/>
    <w:rsid w:val="00571667"/>
    <w:rsid w:val="00575AB4"/>
    <w:rsid w:val="00576364"/>
    <w:rsid w:val="00597D13"/>
    <w:rsid w:val="005A117C"/>
    <w:rsid w:val="005A2B41"/>
    <w:rsid w:val="005A5AB9"/>
    <w:rsid w:val="005A7ADD"/>
    <w:rsid w:val="005B3A3E"/>
    <w:rsid w:val="005C3594"/>
    <w:rsid w:val="005C37CF"/>
    <w:rsid w:val="005D6242"/>
    <w:rsid w:val="005F0B14"/>
    <w:rsid w:val="005F1427"/>
    <w:rsid w:val="005F660E"/>
    <w:rsid w:val="00614C30"/>
    <w:rsid w:val="00627228"/>
    <w:rsid w:val="00633C8D"/>
    <w:rsid w:val="00642116"/>
    <w:rsid w:val="00645433"/>
    <w:rsid w:val="00646579"/>
    <w:rsid w:val="00652918"/>
    <w:rsid w:val="006559C9"/>
    <w:rsid w:val="00664BD2"/>
    <w:rsid w:val="00665AF1"/>
    <w:rsid w:val="006726C6"/>
    <w:rsid w:val="00676BEB"/>
    <w:rsid w:val="006A7A2B"/>
    <w:rsid w:val="006B7A4B"/>
    <w:rsid w:val="006D1775"/>
    <w:rsid w:val="006E2E8E"/>
    <w:rsid w:val="006F161A"/>
    <w:rsid w:val="006F26B7"/>
    <w:rsid w:val="006F6DD8"/>
    <w:rsid w:val="00702FF9"/>
    <w:rsid w:val="00703DDD"/>
    <w:rsid w:val="00726416"/>
    <w:rsid w:val="007265D5"/>
    <w:rsid w:val="007278F7"/>
    <w:rsid w:val="00730518"/>
    <w:rsid w:val="00740415"/>
    <w:rsid w:val="007409A7"/>
    <w:rsid w:val="00743B65"/>
    <w:rsid w:val="007440E2"/>
    <w:rsid w:val="007544C5"/>
    <w:rsid w:val="00755C3B"/>
    <w:rsid w:val="007610F4"/>
    <w:rsid w:val="00771818"/>
    <w:rsid w:val="00797F32"/>
    <w:rsid w:val="007A1407"/>
    <w:rsid w:val="007B191D"/>
    <w:rsid w:val="007B7F9B"/>
    <w:rsid w:val="007C1E20"/>
    <w:rsid w:val="007C48A8"/>
    <w:rsid w:val="007C519B"/>
    <w:rsid w:val="007C7CD2"/>
    <w:rsid w:val="007D1B56"/>
    <w:rsid w:val="007E6D21"/>
    <w:rsid w:val="007F266E"/>
    <w:rsid w:val="008042DA"/>
    <w:rsid w:val="00821B76"/>
    <w:rsid w:val="008230A4"/>
    <w:rsid w:val="00836367"/>
    <w:rsid w:val="0084190C"/>
    <w:rsid w:val="00845DCE"/>
    <w:rsid w:val="00847E99"/>
    <w:rsid w:val="0085423F"/>
    <w:rsid w:val="00857207"/>
    <w:rsid w:val="00857676"/>
    <w:rsid w:val="00865922"/>
    <w:rsid w:val="008770DF"/>
    <w:rsid w:val="0088065F"/>
    <w:rsid w:val="00890189"/>
    <w:rsid w:val="0089343F"/>
    <w:rsid w:val="00893B85"/>
    <w:rsid w:val="008A49FD"/>
    <w:rsid w:val="008A5DFE"/>
    <w:rsid w:val="008B0B7A"/>
    <w:rsid w:val="008B48E1"/>
    <w:rsid w:val="008D60B8"/>
    <w:rsid w:val="008E0AEF"/>
    <w:rsid w:val="008E0F05"/>
    <w:rsid w:val="008E3364"/>
    <w:rsid w:val="008F08C9"/>
    <w:rsid w:val="008F0F50"/>
    <w:rsid w:val="008F65DA"/>
    <w:rsid w:val="00921873"/>
    <w:rsid w:val="00926BDF"/>
    <w:rsid w:val="0093198F"/>
    <w:rsid w:val="00932424"/>
    <w:rsid w:val="00935A3A"/>
    <w:rsid w:val="00937DCA"/>
    <w:rsid w:val="0094230A"/>
    <w:rsid w:val="00944E8C"/>
    <w:rsid w:val="00960B1E"/>
    <w:rsid w:val="00961599"/>
    <w:rsid w:val="009625DA"/>
    <w:rsid w:val="0096260B"/>
    <w:rsid w:val="00973990"/>
    <w:rsid w:val="00981724"/>
    <w:rsid w:val="00986B0A"/>
    <w:rsid w:val="009908C0"/>
    <w:rsid w:val="00990A0B"/>
    <w:rsid w:val="009949E3"/>
    <w:rsid w:val="009A3113"/>
    <w:rsid w:val="009B6D7B"/>
    <w:rsid w:val="009C3B04"/>
    <w:rsid w:val="009D22D5"/>
    <w:rsid w:val="009D3E68"/>
    <w:rsid w:val="009D442D"/>
    <w:rsid w:val="009E0A16"/>
    <w:rsid w:val="009E2DF4"/>
    <w:rsid w:val="00A134D5"/>
    <w:rsid w:val="00A2102F"/>
    <w:rsid w:val="00A22C95"/>
    <w:rsid w:val="00A3674D"/>
    <w:rsid w:val="00A5091E"/>
    <w:rsid w:val="00A51809"/>
    <w:rsid w:val="00A53893"/>
    <w:rsid w:val="00A60416"/>
    <w:rsid w:val="00A61C3C"/>
    <w:rsid w:val="00A67BA6"/>
    <w:rsid w:val="00A764BB"/>
    <w:rsid w:val="00A7717D"/>
    <w:rsid w:val="00A81F89"/>
    <w:rsid w:val="00A82821"/>
    <w:rsid w:val="00A8774F"/>
    <w:rsid w:val="00A94159"/>
    <w:rsid w:val="00AA422F"/>
    <w:rsid w:val="00AB61C1"/>
    <w:rsid w:val="00AB6926"/>
    <w:rsid w:val="00AC3AE6"/>
    <w:rsid w:val="00AC64AF"/>
    <w:rsid w:val="00AD0F82"/>
    <w:rsid w:val="00AD66D2"/>
    <w:rsid w:val="00AE12B5"/>
    <w:rsid w:val="00AE1A6B"/>
    <w:rsid w:val="00AE2AB2"/>
    <w:rsid w:val="00AF3DF9"/>
    <w:rsid w:val="00AF6326"/>
    <w:rsid w:val="00B0150E"/>
    <w:rsid w:val="00B03C34"/>
    <w:rsid w:val="00B05F69"/>
    <w:rsid w:val="00B20F41"/>
    <w:rsid w:val="00B2110A"/>
    <w:rsid w:val="00B2246C"/>
    <w:rsid w:val="00B23D22"/>
    <w:rsid w:val="00B264D1"/>
    <w:rsid w:val="00B34210"/>
    <w:rsid w:val="00B3594A"/>
    <w:rsid w:val="00B62E7F"/>
    <w:rsid w:val="00B62EAA"/>
    <w:rsid w:val="00B64C75"/>
    <w:rsid w:val="00B75A99"/>
    <w:rsid w:val="00B8172C"/>
    <w:rsid w:val="00B82918"/>
    <w:rsid w:val="00B876BF"/>
    <w:rsid w:val="00B93B45"/>
    <w:rsid w:val="00BA32CB"/>
    <w:rsid w:val="00BA6AB9"/>
    <w:rsid w:val="00BA710A"/>
    <w:rsid w:val="00BB53F7"/>
    <w:rsid w:val="00BC0728"/>
    <w:rsid w:val="00BC3C2C"/>
    <w:rsid w:val="00BC707A"/>
    <w:rsid w:val="00BD2BAC"/>
    <w:rsid w:val="00BD7BE5"/>
    <w:rsid w:val="00BE644B"/>
    <w:rsid w:val="00C05CD6"/>
    <w:rsid w:val="00C05E60"/>
    <w:rsid w:val="00C06C39"/>
    <w:rsid w:val="00C11517"/>
    <w:rsid w:val="00C135B5"/>
    <w:rsid w:val="00C171EF"/>
    <w:rsid w:val="00C20EB3"/>
    <w:rsid w:val="00C25704"/>
    <w:rsid w:val="00C34B18"/>
    <w:rsid w:val="00C34EFB"/>
    <w:rsid w:val="00C44100"/>
    <w:rsid w:val="00C471DE"/>
    <w:rsid w:val="00C50368"/>
    <w:rsid w:val="00C5640F"/>
    <w:rsid w:val="00C626EE"/>
    <w:rsid w:val="00C66601"/>
    <w:rsid w:val="00C67E39"/>
    <w:rsid w:val="00C761D3"/>
    <w:rsid w:val="00C85F2C"/>
    <w:rsid w:val="00C91D8C"/>
    <w:rsid w:val="00C93063"/>
    <w:rsid w:val="00CA44A1"/>
    <w:rsid w:val="00CB6A44"/>
    <w:rsid w:val="00CC2A96"/>
    <w:rsid w:val="00CC3507"/>
    <w:rsid w:val="00CC3AA9"/>
    <w:rsid w:val="00CC7EF1"/>
    <w:rsid w:val="00CD50A5"/>
    <w:rsid w:val="00CE16B0"/>
    <w:rsid w:val="00CE45DD"/>
    <w:rsid w:val="00CE4C4C"/>
    <w:rsid w:val="00CE65C0"/>
    <w:rsid w:val="00CF18B2"/>
    <w:rsid w:val="00CF1E29"/>
    <w:rsid w:val="00CF58D0"/>
    <w:rsid w:val="00D0377C"/>
    <w:rsid w:val="00D31218"/>
    <w:rsid w:val="00D31B6E"/>
    <w:rsid w:val="00D31BCC"/>
    <w:rsid w:val="00D32945"/>
    <w:rsid w:val="00D44FD0"/>
    <w:rsid w:val="00D45B55"/>
    <w:rsid w:val="00D53A81"/>
    <w:rsid w:val="00D5488C"/>
    <w:rsid w:val="00D5590B"/>
    <w:rsid w:val="00D62416"/>
    <w:rsid w:val="00D71267"/>
    <w:rsid w:val="00D77333"/>
    <w:rsid w:val="00D7776D"/>
    <w:rsid w:val="00D81EAE"/>
    <w:rsid w:val="00D82791"/>
    <w:rsid w:val="00D87CD9"/>
    <w:rsid w:val="00D92091"/>
    <w:rsid w:val="00DA0809"/>
    <w:rsid w:val="00DA12F5"/>
    <w:rsid w:val="00DA5189"/>
    <w:rsid w:val="00DB3289"/>
    <w:rsid w:val="00DC41E8"/>
    <w:rsid w:val="00DD2139"/>
    <w:rsid w:val="00DD4ADB"/>
    <w:rsid w:val="00DD6508"/>
    <w:rsid w:val="00DE2F58"/>
    <w:rsid w:val="00DF44EC"/>
    <w:rsid w:val="00E012C6"/>
    <w:rsid w:val="00E01B65"/>
    <w:rsid w:val="00E12EA7"/>
    <w:rsid w:val="00E20F6C"/>
    <w:rsid w:val="00E24394"/>
    <w:rsid w:val="00E343A6"/>
    <w:rsid w:val="00E41860"/>
    <w:rsid w:val="00E42B01"/>
    <w:rsid w:val="00E51A4F"/>
    <w:rsid w:val="00E54FA4"/>
    <w:rsid w:val="00E60637"/>
    <w:rsid w:val="00E6063C"/>
    <w:rsid w:val="00E75F00"/>
    <w:rsid w:val="00E91484"/>
    <w:rsid w:val="00EA2D8D"/>
    <w:rsid w:val="00EB6074"/>
    <w:rsid w:val="00EC25BA"/>
    <w:rsid w:val="00EC6590"/>
    <w:rsid w:val="00ED2EB7"/>
    <w:rsid w:val="00EE3A10"/>
    <w:rsid w:val="00EE7827"/>
    <w:rsid w:val="00EF5587"/>
    <w:rsid w:val="00F11B1B"/>
    <w:rsid w:val="00F13D79"/>
    <w:rsid w:val="00F15228"/>
    <w:rsid w:val="00F27582"/>
    <w:rsid w:val="00F31510"/>
    <w:rsid w:val="00F32854"/>
    <w:rsid w:val="00F831AB"/>
    <w:rsid w:val="00F8368D"/>
    <w:rsid w:val="00F85E38"/>
    <w:rsid w:val="00F8637F"/>
    <w:rsid w:val="00FB1907"/>
    <w:rsid w:val="00FB5D97"/>
    <w:rsid w:val="00FB5FFD"/>
    <w:rsid w:val="00FC4474"/>
    <w:rsid w:val="00FD4EFB"/>
    <w:rsid w:val="00FD5C92"/>
    <w:rsid w:val="00FD6B2C"/>
    <w:rsid w:val="00FF687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silver">
      <v:stroke color="silver"/>
      <v:shadow color="gray" opacity="1" offset="2pt,2pt"/>
      <o:colormru v:ext="edit" colors="#333,#c30,#ddd,#f8f8f8"/>
    </o:shapedefaults>
    <o:shapelayout v:ext="edit">
      <o:idmap v:ext="edit" data="1"/>
    </o:shapelayout>
  </w:shapeDefaults>
  <w:doNotEmbedSmartTags/>
  <w:decimalSymbol w:val="."/>
  <w:listSeparator w:val=","/>
  <w14:docId w14:val="294205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link w:val="Heading2Char"/>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
    <w:name w:val="title"/>
    <w:basedOn w:val="Normal"/>
    <w:rsid w:val="00824390"/>
    <w:pPr>
      <w:ind w:left="-2160"/>
    </w:pPr>
    <w:rPr>
      <w:sz w:val="28"/>
    </w:rPr>
  </w:style>
  <w:style w:type="paragraph" w:customStyle="1" w:styleId="bulletlist">
    <w:name w:val="bullet list"/>
    <w:basedOn w:val="Normal"/>
    <w:rsid w:val="00824390"/>
    <w:pPr>
      <w:numPr>
        <w:numId w:val="22"/>
      </w:numPr>
      <w:spacing w:before="60" w:after="0"/>
      <w:ind w:left="0" w:firstLine="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82439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paragraph" w:styleId="BodyText">
    <w:name w:val="Body Text"/>
    <w:basedOn w:val="Normal"/>
    <w:rsid w:val="00824390"/>
    <w:pPr>
      <w:spacing w:after="0"/>
      <w:jc w:val="center"/>
    </w:pPr>
    <w:rPr>
      <w:sz w:val="16"/>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styleId="BodyText2">
    <w:name w:val="Body Text 2"/>
    <w:basedOn w:val="Normal"/>
    <w:rsid w:val="00824390"/>
    <w:pPr>
      <w:spacing w:after="0" w:line="200" w:lineRule="exact"/>
    </w:pPr>
    <w:rPr>
      <w:sz w:val="15"/>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customStyle="1" w:styleId="annotation">
    <w:name w:val="annotation"/>
    <w:basedOn w:val="BodyText2"/>
    <w:rsid w:val="00824390"/>
  </w:style>
  <w:style w:type="paragraph" w:customStyle="1" w:styleId="Style1">
    <w:name w:val="Style1"/>
    <w:basedOn w:val="Normal"/>
    <w:rsid w:val="00824390"/>
    <w:pPr>
      <w:spacing w:line="200" w:lineRule="exact"/>
    </w:pPr>
    <w:rPr>
      <w:sz w:val="15"/>
    </w:rPr>
  </w:style>
  <w:style w:type="paragraph" w:styleId="BodyText3">
    <w:name w:val="Body Text 3"/>
    <w:basedOn w:val="Normal"/>
    <w:rsid w:val="00824390"/>
    <w:pPr>
      <w:framePr w:w="4810" w:h="1440" w:hRule="exact" w:wrap="around" w:vAnchor="page" w:hAnchor="page" w:x="3889" w:y="9937" w:anchorLock="1"/>
      <w:pBdr>
        <w:top w:val="single" w:sz="4" w:space="1" w:color="auto"/>
      </w:pBdr>
      <w:spacing w:after="0" w:line="240" w:lineRule="auto"/>
    </w:pPr>
    <w:rPr>
      <w:rFonts w:ascii="TimesNewRoman" w:hAnsi="TimesNewRoman"/>
      <w:snapToGrid w:val="0"/>
      <w:sz w:val="16"/>
    </w:rPr>
  </w:style>
  <w:style w:type="paragraph" w:customStyle="1" w:styleId="Numberedlist">
    <w:name w:val="Numbered list"/>
    <w:basedOn w:val="bulletlist"/>
    <w:rsid w:val="00824390"/>
    <w:pPr>
      <w:numPr>
        <w:numId w:val="23"/>
      </w:numPr>
      <w:ind w:left="0" w:firstLine="0"/>
    </w:pPr>
  </w:style>
  <w:style w:type="character" w:styleId="Hyperlink">
    <w:name w:val="Hyperlink"/>
    <w:rsid w:val="00824390"/>
    <w:rPr>
      <w:color w:val="0000FF"/>
      <w:u w:val="singl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rsid w:val="00824390"/>
    <w:rPr>
      <w:color w:val="800080"/>
      <w:u w:val="singl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paragraph" w:styleId="BalloonText">
    <w:name w:val="Balloon Text"/>
    <w:basedOn w:val="Normal"/>
    <w:link w:val="BalloonTextChar"/>
    <w:uiPriority w:val="99"/>
    <w:semiHidden/>
    <w:unhideWhenUsed/>
    <w:rsid w:val="00EE3A1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E3A10"/>
    <w:rPr>
      <w:rFonts w:ascii="Lucida Grande" w:hAnsi="Lucida Grande"/>
      <w:kern w:val="18"/>
      <w:sz w:val="18"/>
      <w:szCs w:val="18"/>
    </w:rPr>
  </w:style>
  <w:style w:type="paragraph" w:styleId="ListParagraph">
    <w:name w:val="List Paragraph"/>
    <w:basedOn w:val="Normal"/>
    <w:uiPriority w:val="34"/>
    <w:qFormat/>
    <w:rsid w:val="00445B50"/>
    <w:pPr>
      <w:ind w:left="720"/>
      <w:contextualSpacing/>
    </w:pPr>
  </w:style>
  <w:style w:type="character" w:styleId="CommentReference">
    <w:name w:val="annotation reference"/>
    <w:basedOn w:val="DefaultParagraphFont"/>
    <w:uiPriority w:val="99"/>
    <w:semiHidden/>
    <w:unhideWhenUsed/>
    <w:rsid w:val="00646579"/>
    <w:rPr>
      <w:sz w:val="18"/>
      <w:szCs w:val="18"/>
    </w:rPr>
  </w:style>
  <w:style w:type="paragraph" w:styleId="CommentText">
    <w:name w:val="annotation text"/>
    <w:basedOn w:val="Normal"/>
    <w:link w:val="CommentTextChar"/>
    <w:uiPriority w:val="99"/>
    <w:semiHidden/>
    <w:unhideWhenUsed/>
    <w:rsid w:val="00646579"/>
    <w:pPr>
      <w:spacing w:line="240" w:lineRule="auto"/>
    </w:pPr>
    <w:rPr>
      <w:sz w:val="24"/>
      <w:szCs w:val="24"/>
    </w:rPr>
  </w:style>
  <w:style w:type="character" w:customStyle="1" w:styleId="CommentTextChar">
    <w:name w:val="Comment Text Char"/>
    <w:basedOn w:val="DefaultParagraphFont"/>
    <w:link w:val="CommentText"/>
    <w:uiPriority w:val="99"/>
    <w:semiHidden/>
    <w:rsid w:val="00646579"/>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646579"/>
    <w:rPr>
      <w:b/>
      <w:bCs/>
      <w:sz w:val="20"/>
      <w:szCs w:val="20"/>
    </w:rPr>
  </w:style>
  <w:style w:type="character" w:customStyle="1" w:styleId="CommentSubjectChar">
    <w:name w:val="Comment Subject Char"/>
    <w:basedOn w:val="CommentTextChar"/>
    <w:link w:val="CommentSubject"/>
    <w:uiPriority w:val="99"/>
    <w:semiHidden/>
    <w:rsid w:val="00646579"/>
    <w:rPr>
      <w:rFonts w:ascii="Verdana" w:hAnsi="Verdana"/>
      <w:b/>
      <w:bCs/>
      <w:kern w:val="18"/>
      <w:sz w:val="24"/>
      <w:szCs w:val="24"/>
    </w:rPr>
  </w:style>
  <w:style w:type="paragraph" w:styleId="Bibliography">
    <w:name w:val="Bibliography"/>
    <w:basedOn w:val="Normal"/>
    <w:next w:val="Normal"/>
    <w:uiPriority w:val="37"/>
    <w:unhideWhenUsed/>
    <w:rsid w:val="001212D1"/>
    <w:pPr>
      <w:tabs>
        <w:tab w:val="left" w:pos="260"/>
        <w:tab w:val="left" w:pos="380"/>
      </w:tabs>
      <w:spacing w:after="0"/>
      <w:ind w:left="264" w:hanging="264"/>
    </w:pPr>
  </w:style>
  <w:style w:type="character" w:customStyle="1" w:styleId="apple-converted-space">
    <w:name w:val="apple-converted-space"/>
    <w:basedOn w:val="DefaultParagraphFont"/>
    <w:rsid w:val="00771818"/>
  </w:style>
  <w:style w:type="paragraph" w:styleId="NormalWeb">
    <w:name w:val="Normal (Web)"/>
    <w:basedOn w:val="Normal"/>
    <w:uiPriority w:val="99"/>
    <w:semiHidden/>
    <w:unhideWhenUsed/>
    <w:rsid w:val="00AE2AB2"/>
    <w:pPr>
      <w:spacing w:before="100" w:beforeAutospacing="1" w:after="100" w:afterAutospacing="1" w:line="240" w:lineRule="auto"/>
    </w:pPr>
    <w:rPr>
      <w:rFonts w:ascii="Times" w:eastAsiaTheme="minorEastAsia" w:hAnsi="Times"/>
      <w:kern w:val="0"/>
      <w:sz w:val="20"/>
    </w:rPr>
  </w:style>
  <w:style w:type="character" w:customStyle="1" w:styleId="Heading1Char">
    <w:name w:val="Heading 1 Char"/>
    <w:basedOn w:val="DefaultParagraphFont"/>
    <w:link w:val="Heading1"/>
    <w:rsid w:val="008A49FD"/>
    <w:rPr>
      <w:rFonts w:ascii="Verdana" w:hAnsi="Verdana"/>
      <w:b/>
      <w:kern w:val="14"/>
      <w:sz w:val="19"/>
    </w:rPr>
  </w:style>
  <w:style w:type="character" w:customStyle="1" w:styleId="Heading2Char">
    <w:name w:val="Heading 2 Char"/>
    <w:basedOn w:val="DefaultParagraphFont"/>
    <w:link w:val="Heading2"/>
    <w:rsid w:val="00A5091E"/>
    <w:rPr>
      <w:rFonts w:ascii="Verdana" w:hAnsi="Verdana"/>
      <w:i/>
      <w:kern w:val="18"/>
      <w:sz w:val="17"/>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link w:val="Heading2Char"/>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
    <w:name w:val="title"/>
    <w:basedOn w:val="Normal"/>
    <w:rsid w:val="00824390"/>
    <w:pPr>
      <w:ind w:left="-2160"/>
    </w:pPr>
    <w:rPr>
      <w:sz w:val="28"/>
    </w:rPr>
  </w:style>
  <w:style w:type="paragraph" w:customStyle="1" w:styleId="bulletlist">
    <w:name w:val="bullet list"/>
    <w:basedOn w:val="Normal"/>
    <w:rsid w:val="00824390"/>
    <w:pPr>
      <w:numPr>
        <w:numId w:val="22"/>
      </w:numPr>
      <w:spacing w:before="60" w:after="0"/>
      <w:ind w:left="0" w:firstLine="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82439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paragraph" w:styleId="BodyText">
    <w:name w:val="Body Text"/>
    <w:basedOn w:val="Normal"/>
    <w:rsid w:val="00824390"/>
    <w:pPr>
      <w:spacing w:after="0"/>
      <w:jc w:val="center"/>
    </w:pPr>
    <w:rPr>
      <w:sz w:val="16"/>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styleId="BodyText2">
    <w:name w:val="Body Text 2"/>
    <w:basedOn w:val="Normal"/>
    <w:rsid w:val="00824390"/>
    <w:pPr>
      <w:spacing w:after="0" w:line="200" w:lineRule="exact"/>
    </w:pPr>
    <w:rPr>
      <w:sz w:val="15"/>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customStyle="1" w:styleId="annotation">
    <w:name w:val="annotation"/>
    <w:basedOn w:val="BodyText2"/>
    <w:rsid w:val="00824390"/>
  </w:style>
  <w:style w:type="paragraph" w:customStyle="1" w:styleId="Style1">
    <w:name w:val="Style1"/>
    <w:basedOn w:val="Normal"/>
    <w:rsid w:val="00824390"/>
    <w:pPr>
      <w:spacing w:line="200" w:lineRule="exact"/>
    </w:pPr>
    <w:rPr>
      <w:sz w:val="15"/>
    </w:rPr>
  </w:style>
  <w:style w:type="paragraph" w:styleId="BodyText3">
    <w:name w:val="Body Text 3"/>
    <w:basedOn w:val="Normal"/>
    <w:rsid w:val="00824390"/>
    <w:pPr>
      <w:framePr w:w="4810" w:h="1440" w:hRule="exact" w:wrap="around" w:vAnchor="page" w:hAnchor="page" w:x="3889" w:y="9937" w:anchorLock="1"/>
      <w:pBdr>
        <w:top w:val="single" w:sz="4" w:space="1" w:color="auto"/>
      </w:pBdr>
      <w:spacing w:after="0" w:line="240" w:lineRule="auto"/>
    </w:pPr>
    <w:rPr>
      <w:rFonts w:ascii="TimesNewRoman" w:hAnsi="TimesNewRoman"/>
      <w:snapToGrid w:val="0"/>
      <w:sz w:val="16"/>
    </w:rPr>
  </w:style>
  <w:style w:type="paragraph" w:customStyle="1" w:styleId="Numberedlist">
    <w:name w:val="Numbered list"/>
    <w:basedOn w:val="bulletlist"/>
    <w:rsid w:val="00824390"/>
    <w:pPr>
      <w:numPr>
        <w:numId w:val="23"/>
      </w:numPr>
      <w:ind w:left="0" w:firstLine="0"/>
    </w:pPr>
  </w:style>
  <w:style w:type="character" w:styleId="Hyperlink">
    <w:name w:val="Hyperlink"/>
    <w:rsid w:val="00824390"/>
    <w:rPr>
      <w:color w:val="0000FF"/>
      <w:u w:val="singl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rsid w:val="00824390"/>
    <w:rPr>
      <w:color w:val="800080"/>
      <w:u w:val="singl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paragraph" w:styleId="BalloonText">
    <w:name w:val="Balloon Text"/>
    <w:basedOn w:val="Normal"/>
    <w:link w:val="BalloonTextChar"/>
    <w:uiPriority w:val="99"/>
    <w:semiHidden/>
    <w:unhideWhenUsed/>
    <w:rsid w:val="00EE3A1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E3A10"/>
    <w:rPr>
      <w:rFonts w:ascii="Lucida Grande" w:hAnsi="Lucida Grande"/>
      <w:kern w:val="18"/>
      <w:sz w:val="18"/>
      <w:szCs w:val="18"/>
    </w:rPr>
  </w:style>
  <w:style w:type="paragraph" w:styleId="ListParagraph">
    <w:name w:val="List Paragraph"/>
    <w:basedOn w:val="Normal"/>
    <w:uiPriority w:val="34"/>
    <w:qFormat/>
    <w:rsid w:val="00445B50"/>
    <w:pPr>
      <w:ind w:left="720"/>
      <w:contextualSpacing/>
    </w:pPr>
  </w:style>
  <w:style w:type="character" w:styleId="CommentReference">
    <w:name w:val="annotation reference"/>
    <w:basedOn w:val="DefaultParagraphFont"/>
    <w:uiPriority w:val="99"/>
    <w:semiHidden/>
    <w:unhideWhenUsed/>
    <w:rsid w:val="00646579"/>
    <w:rPr>
      <w:sz w:val="18"/>
      <w:szCs w:val="18"/>
    </w:rPr>
  </w:style>
  <w:style w:type="paragraph" w:styleId="CommentText">
    <w:name w:val="annotation text"/>
    <w:basedOn w:val="Normal"/>
    <w:link w:val="CommentTextChar"/>
    <w:uiPriority w:val="99"/>
    <w:semiHidden/>
    <w:unhideWhenUsed/>
    <w:rsid w:val="00646579"/>
    <w:pPr>
      <w:spacing w:line="240" w:lineRule="auto"/>
    </w:pPr>
    <w:rPr>
      <w:sz w:val="24"/>
      <w:szCs w:val="24"/>
    </w:rPr>
  </w:style>
  <w:style w:type="character" w:customStyle="1" w:styleId="CommentTextChar">
    <w:name w:val="Comment Text Char"/>
    <w:basedOn w:val="DefaultParagraphFont"/>
    <w:link w:val="CommentText"/>
    <w:uiPriority w:val="99"/>
    <w:semiHidden/>
    <w:rsid w:val="00646579"/>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646579"/>
    <w:rPr>
      <w:b/>
      <w:bCs/>
      <w:sz w:val="20"/>
      <w:szCs w:val="20"/>
    </w:rPr>
  </w:style>
  <w:style w:type="character" w:customStyle="1" w:styleId="CommentSubjectChar">
    <w:name w:val="Comment Subject Char"/>
    <w:basedOn w:val="CommentTextChar"/>
    <w:link w:val="CommentSubject"/>
    <w:uiPriority w:val="99"/>
    <w:semiHidden/>
    <w:rsid w:val="00646579"/>
    <w:rPr>
      <w:rFonts w:ascii="Verdana" w:hAnsi="Verdana"/>
      <w:b/>
      <w:bCs/>
      <w:kern w:val="18"/>
      <w:sz w:val="24"/>
      <w:szCs w:val="24"/>
    </w:rPr>
  </w:style>
  <w:style w:type="paragraph" w:styleId="Bibliography">
    <w:name w:val="Bibliography"/>
    <w:basedOn w:val="Normal"/>
    <w:next w:val="Normal"/>
    <w:uiPriority w:val="37"/>
    <w:unhideWhenUsed/>
    <w:rsid w:val="001212D1"/>
    <w:pPr>
      <w:tabs>
        <w:tab w:val="left" w:pos="260"/>
        <w:tab w:val="left" w:pos="380"/>
      </w:tabs>
      <w:spacing w:after="0"/>
      <w:ind w:left="264" w:hanging="264"/>
    </w:pPr>
  </w:style>
  <w:style w:type="character" w:customStyle="1" w:styleId="apple-converted-space">
    <w:name w:val="apple-converted-space"/>
    <w:basedOn w:val="DefaultParagraphFont"/>
    <w:rsid w:val="00771818"/>
  </w:style>
  <w:style w:type="paragraph" w:styleId="NormalWeb">
    <w:name w:val="Normal (Web)"/>
    <w:basedOn w:val="Normal"/>
    <w:uiPriority w:val="99"/>
    <w:semiHidden/>
    <w:unhideWhenUsed/>
    <w:rsid w:val="00AE2AB2"/>
    <w:pPr>
      <w:spacing w:before="100" w:beforeAutospacing="1" w:after="100" w:afterAutospacing="1" w:line="240" w:lineRule="auto"/>
    </w:pPr>
    <w:rPr>
      <w:rFonts w:ascii="Times" w:eastAsiaTheme="minorEastAsia" w:hAnsi="Times"/>
      <w:kern w:val="0"/>
      <w:sz w:val="20"/>
    </w:rPr>
  </w:style>
  <w:style w:type="character" w:customStyle="1" w:styleId="Heading1Char">
    <w:name w:val="Heading 1 Char"/>
    <w:basedOn w:val="DefaultParagraphFont"/>
    <w:link w:val="Heading1"/>
    <w:rsid w:val="008A49FD"/>
    <w:rPr>
      <w:rFonts w:ascii="Verdana" w:hAnsi="Verdana"/>
      <w:b/>
      <w:kern w:val="14"/>
      <w:sz w:val="19"/>
    </w:rPr>
  </w:style>
  <w:style w:type="character" w:customStyle="1" w:styleId="Heading2Char">
    <w:name w:val="Heading 2 Char"/>
    <w:basedOn w:val="DefaultParagraphFont"/>
    <w:link w:val="Heading2"/>
    <w:rsid w:val="00A5091E"/>
    <w:rPr>
      <w:rFonts w:ascii="Verdana" w:hAnsi="Verdana"/>
      <w:i/>
      <w:kern w:val="18"/>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81319">
      <w:bodyDiv w:val="1"/>
      <w:marLeft w:val="0"/>
      <w:marRight w:val="0"/>
      <w:marTop w:val="0"/>
      <w:marBottom w:val="0"/>
      <w:divBdr>
        <w:top w:val="none" w:sz="0" w:space="0" w:color="auto"/>
        <w:left w:val="none" w:sz="0" w:space="0" w:color="auto"/>
        <w:bottom w:val="none" w:sz="0" w:space="0" w:color="auto"/>
        <w:right w:val="none" w:sz="0" w:space="0" w:color="auto"/>
      </w:divBdr>
    </w:div>
    <w:div w:id="97214316">
      <w:bodyDiv w:val="1"/>
      <w:marLeft w:val="0"/>
      <w:marRight w:val="0"/>
      <w:marTop w:val="0"/>
      <w:marBottom w:val="0"/>
      <w:divBdr>
        <w:top w:val="none" w:sz="0" w:space="0" w:color="auto"/>
        <w:left w:val="none" w:sz="0" w:space="0" w:color="auto"/>
        <w:bottom w:val="none" w:sz="0" w:space="0" w:color="auto"/>
        <w:right w:val="none" w:sz="0" w:space="0" w:color="auto"/>
      </w:divBdr>
    </w:div>
    <w:div w:id="126894080">
      <w:bodyDiv w:val="1"/>
      <w:marLeft w:val="0"/>
      <w:marRight w:val="0"/>
      <w:marTop w:val="0"/>
      <w:marBottom w:val="0"/>
      <w:divBdr>
        <w:top w:val="none" w:sz="0" w:space="0" w:color="auto"/>
        <w:left w:val="none" w:sz="0" w:space="0" w:color="auto"/>
        <w:bottom w:val="none" w:sz="0" w:space="0" w:color="auto"/>
        <w:right w:val="none" w:sz="0" w:space="0" w:color="auto"/>
      </w:divBdr>
    </w:div>
    <w:div w:id="168060294">
      <w:bodyDiv w:val="1"/>
      <w:marLeft w:val="0"/>
      <w:marRight w:val="0"/>
      <w:marTop w:val="0"/>
      <w:marBottom w:val="0"/>
      <w:divBdr>
        <w:top w:val="none" w:sz="0" w:space="0" w:color="auto"/>
        <w:left w:val="none" w:sz="0" w:space="0" w:color="auto"/>
        <w:bottom w:val="none" w:sz="0" w:space="0" w:color="auto"/>
        <w:right w:val="none" w:sz="0" w:space="0" w:color="auto"/>
      </w:divBdr>
    </w:div>
    <w:div w:id="248779511">
      <w:bodyDiv w:val="1"/>
      <w:marLeft w:val="0"/>
      <w:marRight w:val="0"/>
      <w:marTop w:val="0"/>
      <w:marBottom w:val="0"/>
      <w:divBdr>
        <w:top w:val="none" w:sz="0" w:space="0" w:color="auto"/>
        <w:left w:val="none" w:sz="0" w:space="0" w:color="auto"/>
        <w:bottom w:val="none" w:sz="0" w:space="0" w:color="auto"/>
        <w:right w:val="none" w:sz="0" w:space="0" w:color="auto"/>
      </w:divBdr>
    </w:div>
    <w:div w:id="251162940">
      <w:bodyDiv w:val="1"/>
      <w:marLeft w:val="0"/>
      <w:marRight w:val="0"/>
      <w:marTop w:val="0"/>
      <w:marBottom w:val="0"/>
      <w:divBdr>
        <w:top w:val="none" w:sz="0" w:space="0" w:color="auto"/>
        <w:left w:val="none" w:sz="0" w:space="0" w:color="auto"/>
        <w:bottom w:val="none" w:sz="0" w:space="0" w:color="auto"/>
        <w:right w:val="none" w:sz="0" w:space="0" w:color="auto"/>
      </w:divBdr>
    </w:div>
    <w:div w:id="428358005">
      <w:bodyDiv w:val="1"/>
      <w:marLeft w:val="0"/>
      <w:marRight w:val="0"/>
      <w:marTop w:val="0"/>
      <w:marBottom w:val="0"/>
      <w:divBdr>
        <w:top w:val="none" w:sz="0" w:space="0" w:color="auto"/>
        <w:left w:val="none" w:sz="0" w:space="0" w:color="auto"/>
        <w:bottom w:val="none" w:sz="0" w:space="0" w:color="auto"/>
        <w:right w:val="none" w:sz="0" w:space="0" w:color="auto"/>
      </w:divBdr>
    </w:div>
    <w:div w:id="448744937">
      <w:bodyDiv w:val="1"/>
      <w:marLeft w:val="0"/>
      <w:marRight w:val="0"/>
      <w:marTop w:val="0"/>
      <w:marBottom w:val="0"/>
      <w:divBdr>
        <w:top w:val="none" w:sz="0" w:space="0" w:color="auto"/>
        <w:left w:val="none" w:sz="0" w:space="0" w:color="auto"/>
        <w:bottom w:val="none" w:sz="0" w:space="0" w:color="auto"/>
        <w:right w:val="none" w:sz="0" w:space="0" w:color="auto"/>
      </w:divBdr>
    </w:div>
    <w:div w:id="507451157">
      <w:bodyDiv w:val="1"/>
      <w:marLeft w:val="0"/>
      <w:marRight w:val="0"/>
      <w:marTop w:val="0"/>
      <w:marBottom w:val="0"/>
      <w:divBdr>
        <w:top w:val="none" w:sz="0" w:space="0" w:color="auto"/>
        <w:left w:val="none" w:sz="0" w:space="0" w:color="auto"/>
        <w:bottom w:val="none" w:sz="0" w:space="0" w:color="auto"/>
        <w:right w:val="none" w:sz="0" w:space="0" w:color="auto"/>
      </w:divBdr>
    </w:div>
    <w:div w:id="590117524">
      <w:bodyDiv w:val="1"/>
      <w:marLeft w:val="0"/>
      <w:marRight w:val="0"/>
      <w:marTop w:val="0"/>
      <w:marBottom w:val="0"/>
      <w:divBdr>
        <w:top w:val="none" w:sz="0" w:space="0" w:color="auto"/>
        <w:left w:val="none" w:sz="0" w:space="0" w:color="auto"/>
        <w:bottom w:val="none" w:sz="0" w:space="0" w:color="auto"/>
        <w:right w:val="none" w:sz="0" w:space="0" w:color="auto"/>
      </w:divBdr>
    </w:div>
    <w:div w:id="649679528">
      <w:bodyDiv w:val="1"/>
      <w:marLeft w:val="0"/>
      <w:marRight w:val="0"/>
      <w:marTop w:val="0"/>
      <w:marBottom w:val="0"/>
      <w:divBdr>
        <w:top w:val="none" w:sz="0" w:space="0" w:color="auto"/>
        <w:left w:val="none" w:sz="0" w:space="0" w:color="auto"/>
        <w:bottom w:val="none" w:sz="0" w:space="0" w:color="auto"/>
        <w:right w:val="none" w:sz="0" w:space="0" w:color="auto"/>
      </w:divBdr>
    </w:div>
    <w:div w:id="761486820">
      <w:bodyDiv w:val="1"/>
      <w:marLeft w:val="0"/>
      <w:marRight w:val="0"/>
      <w:marTop w:val="0"/>
      <w:marBottom w:val="0"/>
      <w:divBdr>
        <w:top w:val="none" w:sz="0" w:space="0" w:color="auto"/>
        <w:left w:val="none" w:sz="0" w:space="0" w:color="auto"/>
        <w:bottom w:val="none" w:sz="0" w:space="0" w:color="auto"/>
        <w:right w:val="none" w:sz="0" w:space="0" w:color="auto"/>
      </w:divBdr>
    </w:div>
    <w:div w:id="768350310">
      <w:bodyDiv w:val="1"/>
      <w:marLeft w:val="0"/>
      <w:marRight w:val="0"/>
      <w:marTop w:val="0"/>
      <w:marBottom w:val="0"/>
      <w:divBdr>
        <w:top w:val="none" w:sz="0" w:space="0" w:color="auto"/>
        <w:left w:val="none" w:sz="0" w:space="0" w:color="auto"/>
        <w:bottom w:val="none" w:sz="0" w:space="0" w:color="auto"/>
        <w:right w:val="none" w:sz="0" w:space="0" w:color="auto"/>
      </w:divBdr>
    </w:div>
    <w:div w:id="782463295">
      <w:bodyDiv w:val="1"/>
      <w:marLeft w:val="0"/>
      <w:marRight w:val="0"/>
      <w:marTop w:val="0"/>
      <w:marBottom w:val="0"/>
      <w:divBdr>
        <w:top w:val="none" w:sz="0" w:space="0" w:color="auto"/>
        <w:left w:val="none" w:sz="0" w:space="0" w:color="auto"/>
        <w:bottom w:val="none" w:sz="0" w:space="0" w:color="auto"/>
        <w:right w:val="none" w:sz="0" w:space="0" w:color="auto"/>
      </w:divBdr>
    </w:div>
    <w:div w:id="789394614">
      <w:bodyDiv w:val="1"/>
      <w:marLeft w:val="0"/>
      <w:marRight w:val="0"/>
      <w:marTop w:val="0"/>
      <w:marBottom w:val="0"/>
      <w:divBdr>
        <w:top w:val="none" w:sz="0" w:space="0" w:color="auto"/>
        <w:left w:val="none" w:sz="0" w:space="0" w:color="auto"/>
        <w:bottom w:val="none" w:sz="0" w:space="0" w:color="auto"/>
        <w:right w:val="none" w:sz="0" w:space="0" w:color="auto"/>
      </w:divBdr>
    </w:div>
    <w:div w:id="913390282">
      <w:bodyDiv w:val="1"/>
      <w:marLeft w:val="0"/>
      <w:marRight w:val="0"/>
      <w:marTop w:val="0"/>
      <w:marBottom w:val="0"/>
      <w:divBdr>
        <w:top w:val="none" w:sz="0" w:space="0" w:color="auto"/>
        <w:left w:val="none" w:sz="0" w:space="0" w:color="auto"/>
        <w:bottom w:val="none" w:sz="0" w:space="0" w:color="auto"/>
        <w:right w:val="none" w:sz="0" w:space="0" w:color="auto"/>
      </w:divBdr>
    </w:div>
    <w:div w:id="927927732">
      <w:bodyDiv w:val="1"/>
      <w:marLeft w:val="0"/>
      <w:marRight w:val="0"/>
      <w:marTop w:val="0"/>
      <w:marBottom w:val="0"/>
      <w:divBdr>
        <w:top w:val="none" w:sz="0" w:space="0" w:color="auto"/>
        <w:left w:val="none" w:sz="0" w:space="0" w:color="auto"/>
        <w:bottom w:val="none" w:sz="0" w:space="0" w:color="auto"/>
        <w:right w:val="none" w:sz="0" w:space="0" w:color="auto"/>
      </w:divBdr>
    </w:div>
    <w:div w:id="945650872">
      <w:bodyDiv w:val="1"/>
      <w:marLeft w:val="0"/>
      <w:marRight w:val="0"/>
      <w:marTop w:val="0"/>
      <w:marBottom w:val="0"/>
      <w:divBdr>
        <w:top w:val="none" w:sz="0" w:space="0" w:color="auto"/>
        <w:left w:val="none" w:sz="0" w:space="0" w:color="auto"/>
        <w:bottom w:val="none" w:sz="0" w:space="0" w:color="auto"/>
        <w:right w:val="none" w:sz="0" w:space="0" w:color="auto"/>
      </w:divBdr>
    </w:div>
    <w:div w:id="987784956">
      <w:bodyDiv w:val="1"/>
      <w:marLeft w:val="0"/>
      <w:marRight w:val="0"/>
      <w:marTop w:val="0"/>
      <w:marBottom w:val="0"/>
      <w:divBdr>
        <w:top w:val="none" w:sz="0" w:space="0" w:color="auto"/>
        <w:left w:val="none" w:sz="0" w:space="0" w:color="auto"/>
        <w:bottom w:val="none" w:sz="0" w:space="0" w:color="auto"/>
        <w:right w:val="none" w:sz="0" w:space="0" w:color="auto"/>
      </w:divBdr>
    </w:div>
    <w:div w:id="1054544887">
      <w:bodyDiv w:val="1"/>
      <w:marLeft w:val="0"/>
      <w:marRight w:val="0"/>
      <w:marTop w:val="0"/>
      <w:marBottom w:val="0"/>
      <w:divBdr>
        <w:top w:val="none" w:sz="0" w:space="0" w:color="auto"/>
        <w:left w:val="none" w:sz="0" w:space="0" w:color="auto"/>
        <w:bottom w:val="none" w:sz="0" w:space="0" w:color="auto"/>
        <w:right w:val="none" w:sz="0" w:space="0" w:color="auto"/>
      </w:divBdr>
    </w:div>
    <w:div w:id="1075737105">
      <w:bodyDiv w:val="1"/>
      <w:marLeft w:val="0"/>
      <w:marRight w:val="0"/>
      <w:marTop w:val="0"/>
      <w:marBottom w:val="0"/>
      <w:divBdr>
        <w:top w:val="none" w:sz="0" w:space="0" w:color="auto"/>
        <w:left w:val="none" w:sz="0" w:space="0" w:color="auto"/>
        <w:bottom w:val="none" w:sz="0" w:space="0" w:color="auto"/>
        <w:right w:val="none" w:sz="0" w:space="0" w:color="auto"/>
      </w:divBdr>
    </w:div>
    <w:div w:id="1123772886">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208685091">
      <w:bodyDiv w:val="1"/>
      <w:marLeft w:val="0"/>
      <w:marRight w:val="0"/>
      <w:marTop w:val="0"/>
      <w:marBottom w:val="0"/>
      <w:divBdr>
        <w:top w:val="none" w:sz="0" w:space="0" w:color="auto"/>
        <w:left w:val="none" w:sz="0" w:space="0" w:color="auto"/>
        <w:bottom w:val="none" w:sz="0" w:space="0" w:color="auto"/>
        <w:right w:val="none" w:sz="0" w:space="0" w:color="auto"/>
      </w:divBdr>
    </w:div>
    <w:div w:id="1280189271">
      <w:bodyDiv w:val="1"/>
      <w:marLeft w:val="0"/>
      <w:marRight w:val="0"/>
      <w:marTop w:val="0"/>
      <w:marBottom w:val="0"/>
      <w:divBdr>
        <w:top w:val="none" w:sz="0" w:space="0" w:color="auto"/>
        <w:left w:val="none" w:sz="0" w:space="0" w:color="auto"/>
        <w:bottom w:val="none" w:sz="0" w:space="0" w:color="auto"/>
        <w:right w:val="none" w:sz="0" w:space="0" w:color="auto"/>
      </w:divBdr>
    </w:div>
    <w:div w:id="1334140739">
      <w:bodyDiv w:val="1"/>
      <w:marLeft w:val="0"/>
      <w:marRight w:val="0"/>
      <w:marTop w:val="0"/>
      <w:marBottom w:val="0"/>
      <w:divBdr>
        <w:top w:val="none" w:sz="0" w:space="0" w:color="auto"/>
        <w:left w:val="none" w:sz="0" w:space="0" w:color="auto"/>
        <w:bottom w:val="none" w:sz="0" w:space="0" w:color="auto"/>
        <w:right w:val="none" w:sz="0" w:space="0" w:color="auto"/>
      </w:divBdr>
    </w:div>
    <w:div w:id="1354459346">
      <w:bodyDiv w:val="1"/>
      <w:marLeft w:val="0"/>
      <w:marRight w:val="0"/>
      <w:marTop w:val="0"/>
      <w:marBottom w:val="0"/>
      <w:divBdr>
        <w:top w:val="none" w:sz="0" w:space="0" w:color="auto"/>
        <w:left w:val="none" w:sz="0" w:space="0" w:color="auto"/>
        <w:bottom w:val="none" w:sz="0" w:space="0" w:color="auto"/>
        <w:right w:val="none" w:sz="0" w:space="0" w:color="auto"/>
      </w:divBdr>
    </w:div>
    <w:div w:id="1480926891">
      <w:bodyDiv w:val="1"/>
      <w:marLeft w:val="0"/>
      <w:marRight w:val="0"/>
      <w:marTop w:val="0"/>
      <w:marBottom w:val="0"/>
      <w:divBdr>
        <w:top w:val="none" w:sz="0" w:space="0" w:color="auto"/>
        <w:left w:val="none" w:sz="0" w:space="0" w:color="auto"/>
        <w:bottom w:val="none" w:sz="0" w:space="0" w:color="auto"/>
        <w:right w:val="none" w:sz="0" w:space="0" w:color="auto"/>
      </w:divBdr>
    </w:div>
    <w:div w:id="1529679119">
      <w:bodyDiv w:val="1"/>
      <w:marLeft w:val="0"/>
      <w:marRight w:val="0"/>
      <w:marTop w:val="0"/>
      <w:marBottom w:val="0"/>
      <w:divBdr>
        <w:top w:val="none" w:sz="0" w:space="0" w:color="auto"/>
        <w:left w:val="none" w:sz="0" w:space="0" w:color="auto"/>
        <w:bottom w:val="none" w:sz="0" w:space="0" w:color="auto"/>
        <w:right w:val="none" w:sz="0" w:space="0" w:color="auto"/>
      </w:divBdr>
    </w:div>
    <w:div w:id="1551264720">
      <w:bodyDiv w:val="1"/>
      <w:marLeft w:val="0"/>
      <w:marRight w:val="0"/>
      <w:marTop w:val="0"/>
      <w:marBottom w:val="0"/>
      <w:divBdr>
        <w:top w:val="none" w:sz="0" w:space="0" w:color="auto"/>
        <w:left w:val="none" w:sz="0" w:space="0" w:color="auto"/>
        <w:bottom w:val="none" w:sz="0" w:space="0" w:color="auto"/>
        <w:right w:val="none" w:sz="0" w:space="0" w:color="auto"/>
      </w:divBdr>
    </w:div>
    <w:div w:id="1671716969">
      <w:bodyDiv w:val="1"/>
      <w:marLeft w:val="0"/>
      <w:marRight w:val="0"/>
      <w:marTop w:val="0"/>
      <w:marBottom w:val="0"/>
      <w:divBdr>
        <w:top w:val="none" w:sz="0" w:space="0" w:color="auto"/>
        <w:left w:val="none" w:sz="0" w:space="0" w:color="auto"/>
        <w:bottom w:val="none" w:sz="0" w:space="0" w:color="auto"/>
        <w:right w:val="none" w:sz="0" w:space="0" w:color="auto"/>
      </w:divBdr>
    </w:div>
    <w:div w:id="1684817289">
      <w:bodyDiv w:val="1"/>
      <w:marLeft w:val="0"/>
      <w:marRight w:val="0"/>
      <w:marTop w:val="0"/>
      <w:marBottom w:val="0"/>
      <w:divBdr>
        <w:top w:val="none" w:sz="0" w:space="0" w:color="auto"/>
        <w:left w:val="none" w:sz="0" w:space="0" w:color="auto"/>
        <w:bottom w:val="none" w:sz="0" w:space="0" w:color="auto"/>
        <w:right w:val="none" w:sz="0" w:space="0" w:color="auto"/>
      </w:divBdr>
    </w:div>
    <w:div w:id="1724257122">
      <w:bodyDiv w:val="1"/>
      <w:marLeft w:val="0"/>
      <w:marRight w:val="0"/>
      <w:marTop w:val="0"/>
      <w:marBottom w:val="0"/>
      <w:divBdr>
        <w:top w:val="none" w:sz="0" w:space="0" w:color="auto"/>
        <w:left w:val="none" w:sz="0" w:space="0" w:color="auto"/>
        <w:bottom w:val="none" w:sz="0" w:space="0" w:color="auto"/>
        <w:right w:val="none" w:sz="0" w:space="0" w:color="auto"/>
      </w:divBdr>
    </w:div>
    <w:div w:id="1786077370">
      <w:bodyDiv w:val="1"/>
      <w:marLeft w:val="0"/>
      <w:marRight w:val="0"/>
      <w:marTop w:val="0"/>
      <w:marBottom w:val="0"/>
      <w:divBdr>
        <w:top w:val="none" w:sz="0" w:space="0" w:color="auto"/>
        <w:left w:val="none" w:sz="0" w:space="0" w:color="auto"/>
        <w:bottom w:val="none" w:sz="0" w:space="0" w:color="auto"/>
        <w:right w:val="none" w:sz="0" w:space="0" w:color="auto"/>
      </w:divBdr>
    </w:div>
    <w:div w:id="1868638263">
      <w:bodyDiv w:val="1"/>
      <w:marLeft w:val="0"/>
      <w:marRight w:val="0"/>
      <w:marTop w:val="0"/>
      <w:marBottom w:val="0"/>
      <w:divBdr>
        <w:top w:val="none" w:sz="0" w:space="0" w:color="auto"/>
        <w:left w:val="none" w:sz="0" w:space="0" w:color="auto"/>
        <w:bottom w:val="none" w:sz="0" w:space="0" w:color="auto"/>
        <w:right w:val="none" w:sz="0" w:space="0" w:color="auto"/>
      </w:divBdr>
    </w:div>
    <w:div w:id="1995837512">
      <w:bodyDiv w:val="1"/>
      <w:marLeft w:val="0"/>
      <w:marRight w:val="0"/>
      <w:marTop w:val="0"/>
      <w:marBottom w:val="0"/>
      <w:divBdr>
        <w:top w:val="none" w:sz="0" w:space="0" w:color="auto"/>
        <w:left w:val="none" w:sz="0" w:space="0" w:color="auto"/>
        <w:bottom w:val="none" w:sz="0" w:space="0" w:color="auto"/>
        <w:right w:val="none" w:sz="0" w:space="0" w:color="auto"/>
      </w:divBdr>
    </w:div>
    <w:div w:id="2033458017">
      <w:bodyDiv w:val="1"/>
      <w:marLeft w:val="0"/>
      <w:marRight w:val="0"/>
      <w:marTop w:val="0"/>
      <w:marBottom w:val="0"/>
      <w:divBdr>
        <w:top w:val="none" w:sz="0" w:space="0" w:color="auto"/>
        <w:left w:val="none" w:sz="0" w:space="0" w:color="auto"/>
        <w:bottom w:val="none" w:sz="0" w:space="0" w:color="auto"/>
        <w:right w:val="none" w:sz="0" w:space="0" w:color="auto"/>
      </w:divBdr>
    </w:div>
    <w:div w:id="2054764545">
      <w:bodyDiv w:val="1"/>
      <w:marLeft w:val="0"/>
      <w:marRight w:val="0"/>
      <w:marTop w:val="0"/>
      <w:marBottom w:val="0"/>
      <w:divBdr>
        <w:top w:val="none" w:sz="0" w:space="0" w:color="auto"/>
        <w:left w:val="none" w:sz="0" w:space="0" w:color="auto"/>
        <w:bottom w:val="none" w:sz="0" w:space="0" w:color="auto"/>
        <w:right w:val="none" w:sz="0" w:space="0" w:color="auto"/>
      </w:divBdr>
    </w:div>
    <w:div w:id="207954643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7.png"/><Relationship Id="rId21" Type="http://schemas.openxmlformats.org/officeDocument/2006/relationships/hyperlink" Target="http://www.youtube.com/watch?v=Nd1xIIDM8Mk" TargetMode="External"/><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header" Target="header3.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s://googledrive.com/host/0BzEABVphXJi6QklFZG1uVk9yZzg/index.html" TargetMode="External"/><Relationship Id="rId11" Type="http://schemas.openxmlformats.org/officeDocument/2006/relationships/hyperlink" Target="http://www.youtube.com/watch?v=Nd1xIIDM8Mk" TargetMode="External"/><Relationship Id="rId12" Type="http://schemas.openxmlformats.org/officeDocument/2006/relationships/hyperlink" Target="https://googledrive.com/host/0BzEABVphXJi6QklFZG1uVk9yZzg/PaperPrototype1.pdf" TargetMode="External"/><Relationship Id="rId13" Type="http://schemas.openxmlformats.org/officeDocument/2006/relationships/hyperlink" Target="https://googledrive.com/host/0BzEABVphXJi6QklFZG1uVk9yZzg/PaperPrototype1.pdf"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04:Templates:My%20Templates:chi2006extendedabstract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hi2006extendedabstracts.dot</Template>
  <TotalTime>35</TotalTime>
  <Pages>6</Pages>
  <Words>8006</Words>
  <Characters>45635</Characters>
  <Application>Microsoft Macintosh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Background</vt:lpstr>
    </vt:vector>
  </TitlesOfParts>
  <Company> </Company>
  <LinksUpToDate>false</LinksUpToDate>
  <CharactersWithSpaces>53534</CharactersWithSpaces>
  <SharedDoc>false</SharedDoc>
  <HLinks>
    <vt:vector size="54" baseType="variant">
      <vt:variant>
        <vt:i4>2883657</vt:i4>
      </vt:variant>
      <vt:variant>
        <vt:i4>15</vt:i4>
      </vt:variant>
      <vt:variant>
        <vt:i4>0</vt:i4>
      </vt:variant>
      <vt:variant>
        <vt:i4>5</vt:i4>
      </vt:variant>
      <vt:variant>
        <vt:lpwstr>http://www.acm.org/about/class/1998</vt:lpwstr>
      </vt:variant>
      <vt:variant>
        <vt:lpwstr/>
      </vt:variant>
      <vt:variant>
        <vt:i4>3080250</vt:i4>
      </vt:variant>
      <vt:variant>
        <vt:i4>12</vt:i4>
      </vt:variant>
      <vt:variant>
        <vt:i4>0</vt:i4>
      </vt:variant>
      <vt:variant>
        <vt:i4>5</vt:i4>
      </vt:variant>
      <vt:variant>
        <vt:lpwstr>http://www.acm.org/class/how_to_use.html</vt:lpwstr>
      </vt:variant>
      <vt:variant>
        <vt:lpwstr/>
      </vt:variant>
      <vt:variant>
        <vt:i4>65537</vt:i4>
      </vt:variant>
      <vt:variant>
        <vt:i4>9</vt:i4>
      </vt:variant>
      <vt:variant>
        <vt:i4>0</vt:i4>
      </vt:variant>
      <vt:variant>
        <vt:i4>5</vt:i4>
      </vt:variant>
      <vt:variant>
        <vt:lpwstr>http://www.sheridanprinting.com/typedept/ACM-distilling-settings.htm</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8257566</vt:i4>
      </vt:variant>
      <vt:variant>
        <vt:i4>3</vt:i4>
      </vt:variant>
      <vt:variant>
        <vt:i4>0</vt:i4>
      </vt:variant>
      <vt:variant>
        <vt:i4>5</vt:i4>
      </vt:variant>
      <vt:variant>
        <vt:lpwstr>http://www.sheridanprinting.com/sigchi/generalterms.htm</vt:lpwstr>
      </vt:variant>
      <vt:variant>
        <vt:lpwstr/>
      </vt:variant>
      <vt:variant>
        <vt:i4>196681</vt:i4>
      </vt:variant>
      <vt:variant>
        <vt:i4>0</vt:i4>
      </vt:variant>
      <vt:variant>
        <vt:i4>0</vt:i4>
      </vt:variant>
      <vt:variant>
        <vt:i4>5</vt:i4>
      </vt:variant>
      <vt:variant>
        <vt:lpwstr>http://www.acm.org/about/class/1998/</vt:lpwstr>
      </vt:variant>
      <vt:variant>
        <vt:lpwstr/>
      </vt:variant>
      <vt:variant>
        <vt:i4>7929950</vt:i4>
      </vt:variant>
      <vt:variant>
        <vt:i4>7902</vt:i4>
      </vt:variant>
      <vt:variant>
        <vt:i4>1025</vt:i4>
      </vt:variant>
      <vt:variant>
        <vt:i4>1</vt:i4>
      </vt:variant>
      <vt:variant>
        <vt:lpwstr>amazon1</vt:lpwstr>
      </vt:variant>
      <vt:variant>
        <vt:lpwstr/>
      </vt:variant>
      <vt:variant>
        <vt:i4>7929947</vt:i4>
      </vt:variant>
      <vt:variant>
        <vt:i4>-1</vt:i4>
      </vt:variant>
      <vt:variant>
        <vt:i4>1032</vt:i4>
      </vt:variant>
      <vt:variant>
        <vt:i4>1</vt:i4>
      </vt:variant>
      <vt:variant>
        <vt:lpwstr>amazon4</vt:lpwstr>
      </vt:variant>
      <vt:variant>
        <vt:lpwstr/>
      </vt:variant>
      <vt:variant>
        <vt:i4>7929948</vt:i4>
      </vt:variant>
      <vt:variant>
        <vt:i4>-1</vt:i4>
      </vt:variant>
      <vt:variant>
        <vt:i4>1034</vt:i4>
      </vt:variant>
      <vt:variant>
        <vt:i4>1</vt:i4>
      </vt:variant>
      <vt:variant>
        <vt:lpwstr>amazon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dc:description/>
  <cp:lastModifiedBy>Gaurav Paruthi</cp:lastModifiedBy>
  <cp:revision>20</cp:revision>
  <cp:lastPrinted>2013-01-19T03:46:00Z</cp:lastPrinted>
  <dcterms:created xsi:type="dcterms:W3CDTF">2013-03-17T14:19:00Z</dcterms:created>
  <dcterms:modified xsi:type="dcterms:W3CDTF">2013-03-1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ZdSsEF2"/&gt;&lt;style id="http://www.zotero.org/styles/acm-sigchi-proceedings" hasBibliography="1" bibliographyStyleHasBeenSet="1"/&gt;&lt;prefs&gt;&lt;pref name="fieldType" value="Field"/&gt;&lt;pref name="storeRef</vt:lpwstr>
  </property>
  <property fmtid="{D5CDD505-2E9C-101B-9397-08002B2CF9AE}" pid="3" name="ZOTERO_PREF_2">
    <vt:lpwstr>erences" value="true"/&gt;&lt;pref name="noteType" value="0"/&gt;&lt;/prefs&gt;&lt;/data&gt;</vt:lpwstr>
  </property>
</Properties>
</file>